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59F5A64D" w14:textId="1EAB69B1" w:rsidR="00E8258B" w:rsidRPr="00E764BE" w:rsidRDefault="004F012E" w:rsidP="0092425F">
      <w:pPr>
        <w:spacing w:line="480" w:lineRule="auto"/>
        <w:ind w:firstLine="720"/>
        <w:rPr>
          <w:sz w:val="24"/>
          <w:szCs w:val="24"/>
        </w:rPr>
      </w:pPr>
      <w:r>
        <w:rPr>
          <w:sz w:val="24"/>
          <w:szCs w:val="24"/>
        </w:rPr>
        <w:lastRenderedPageBreak/>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 xml:space="preserve">the </w:t>
      </w:r>
      <w:r w:rsidR="00DD787D">
        <w:rPr>
          <w:sz w:val="24"/>
          <w:szCs w:val="24"/>
        </w:rPr>
        <w:lastRenderedPageBreak/>
        <w:t>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w:t>
      </w:r>
      <w:r w:rsidR="004F012E">
        <w:rPr>
          <w:sz w:val="24"/>
          <w:szCs w:val="24"/>
        </w:rPr>
        <w:lastRenderedPageBreak/>
        <w:t>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 xml:space="preserve">Fusarium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r w:rsidR="00C30B68" w:rsidRPr="000224F6">
        <w:rPr>
          <w:i/>
          <w:sz w:val="24"/>
          <w:szCs w:val="24"/>
        </w:rPr>
        <w:t xml:space="preserve">Puccinia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456512AD"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ins w:id="0" w:author="N S" w:date="2018-05-08T12:57:00Z">
        <w:r w:rsidR="00F9057D">
          <w:rPr>
            <w:sz w:val="24"/>
            <w:szCs w:val="24"/>
          </w:rPr>
          <w:t>Tomato do</w:t>
        </w:r>
      </w:ins>
      <w:ins w:id="1" w:author="N S" w:date="2018-05-08T12:58:00Z">
        <w:r w:rsidR="00F9057D">
          <w:rPr>
            <w:sz w:val="24"/>
            <w:szCs w:val="24"/>
          </w:rPr>
          <w:t>mestication can be considered</w:t>
        </w:r>
      </w:ins>
      <w:ins w:id="2" w:author="N S" w:date="2018-05-08T12:59:00Z">
        <w:r w:rsidR="00F9057D">
          <w:rPr>
            <w:sz w:val="24"/>
            <w:szCs w:val="24"/>
          </w:rPr>
          <w:t xml:space="preserve"> as a single </w:t>
        </w:r>
      </w:ins>
      <w:ins w:id="3" w:author="N S" w:date="2018-05-08T13:00:00Z">
        <w:r w:rsidR="00F9057D">
          <w:rPr>
            <w:sz w:val="24"/>
            <w:szCs w:val="24"/>
          </w:rPr>
          <w:t>event, followed by extensive crop improvement {</w:t>
        </w:r>
      </w:ins>
      <w:ins w:id="4" w:author="N S" w:date="2018-05-08T13:01:00Z">
        <w:r w:rsidR="00F9057D">
          <w:rPr>
            <w:sz w:val="24"/>
            <w:szCs w:val="24"/>
          </w:rPr>
          <w:t>Lin 2014; Blanca 2015</w:t>
        </w:r>
      </w:ins>
      <w:ins w:id="5" w:author="N S" w:date="2018-05-08T13:00:00Z">
        <w:r w:rsidR="00F9057D">
          <w:rPr>
            <w:sz w:val="24"/>
            <w:szCs w:val="24"/>
          </w:rPr>
          <w:t>}</w:t>
        </w:r>
      </w:ins>
      <w:ins w:id="6" w:author="N S" w:date="2018-05-08T13:01:00Z">
        <w:r w:rsidR="00F9057D">
          <w:rPr>
            <w:sz w:val="24"/>
            <w:szCs w:val="24"/>
          </w:rPr>
          <w:t>.</w:t>
        </w:r>
      </w:ins>
      <w:ins w:id="7" w:author="N S" w:date="2018-05-08T13:00:00Z">
        <w:r w:rsidR="00F9057D">
          <w:rPr>
            <w:sz w:val="24"/>
            <w:szCs w:val="24"/>
          </w:rPr>
          <w:t xml:space="preserve"> </w:t>
        </w:r>
      </w:ins>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lastRenderedPageBreak/>
        <w:t>from</w:t>
      </w:r>
      <w:r w:rsidR="007A7AF3">
        <w:rPr>
          <w:sz w:val="24"/>
          <w:szCs w:val="24"/>
        </w:rPr>
        <w:t xml:space="preserve"> other systems.</w:t>
      </w:r>
      <w:r w:rsidR="00EA6EAB" w:rsidRPr="00471076">
        <w:rPr>
          <w:sz w:val="24"/>
          <w:szCs w:val="24"/>
        </w:rPr>
        <w:t xml:space="preserve"> </w:t>
      </w:r>
      <w:del w:id="8" w:author="N S" w:date="2018-05-08T11:18:00Z">
        <w:r w:rsidRPr="00471076" w:rsidDel="0053312D">
          <w:rPr>
            <w:sz w:val="24"/>
            <w:szCs w:val="24"/>
          </w:rPr>
          <w:delText>Thus</w:delText>
        </w:r>
      </w:del>
      <w:ins w:id="9" w:author="N S" w:date="2018-05-08T11:18:00Z">
        <w:r w:rsidR="0053312D" w:rsidRPr="00471076">
          <w:rPr>
            <w:sz w:val="24"/>
            <w:szCs w:val="24"/>
          </w:rPr>
          <w:t>Thus,</w:t>
        </w:r>
      </w:ins>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4E728975"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w:t>
      </w:r>
      <w:proofErr w:type="gramStart"/>
      <w:r w:rsidR="00890F0E">
        <w:rPr>
          <w:sz w:val="24"/>
          <w:szCs w:val="24"/>
        </w:rPr>
        <w:t>populations, and</w:t>
      </w:r>
      <w:proofErr w:type="gramEnd"/>
      <w:r w:rsidR="00890F0E">
        <w:rPr>
          <w:sz w:val="24"/>
          <w:szCs w:val="24"/>
        </w:rPr>
        <w:t xml:space="preserve">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ins w:id="10" w:author="N S" w:date="2018-05-08T13:02:00Z">
        <w:r w:rsidR="0064046D">
          <w:rPr>
            <w:sz w:val="24"/>
            <w:szCs w:val="24"/>
          </w:rPr>
          <w:t xml:space="preserve">We selected accessions to sample major geographic origins of the progenitor, and </w:t>
        </w:r>
      </w:ins>
      <w:ins w:id="11" w:author="N S" w:date="2018-05-08T13:03:00Z">
        <w:r w:rsidR="0064046D">
          <w:rPr>
            <w:sz w:val="24"/>
            <w:szCs w:val="24"/>
          </w:rPr>
          <w:t>a focus on mid- to late- 20</w:t>
        </w:r>
        <w:r w:rsidR="0064046D" w:rsidRPr="0064046D">
          <w:rPr>
            <w:sz w:val="24"/>
            <w:szCs w:val="24"/>
            <w:vertAlign w:val="superscript"/>
            <w:rPrChange w:id="12" w:author="N S" w:date="2018-05-08T13:03:00Z">
              <w:rPr>
                <w:sz w:val="24"/>
                <w:szCs w:val="24"/>
              </w:rPr>
            </w:rPrChange>
          </w:rPr>
          <w:t>th</w:t>
        </w:r>
        <w:r w:rsidR="0064046D">
          <w:rPr>
            <w:sz w:val="24"/>
            <w:szCs w:val="24"/>
          </w:rPr>
          <w:t xml:space="preserve"> century improved germplasm</w:t>
        </w:r>
      </w:ins>
      <w:ins w:id="13" w:author="N S" w:date="2018-05-08T13:17:00Z">
        <w:r w:rsidR="0064046D">
          <w:rPr>
            <w:sz w:val="24"/>
            <w:szCs w:val="24"/>
          </w:rPr>
          <w:t xml:space="preserve"> {Blanca 2015</w:t>
        </w:r>
      </w:ins>
      <w:ins w:id="14" w:author="N S" w:date="2018-05-09T15:27:00Z">
        <w:r w:rsidR="00C274C1">
          <w:rPr>
            <w:sz w:val="24"/>
            <w:szCs w:val="24"/>
          </w:rPr>
          <w:t>; Lin 2014</w:t>
        </w:r>
      </w:ins>
      <w:ins w:id="15" w:author="N S" w:date="2018-05-08T13:17:00Z">
        <w:r w:rsidR="0064046D">
          <w:rPr>
            <w:sz w:val="24"/>
            <w:szCs w:val="24"/>
          </w:rPr>
          <w:t>}</w:t>
        </w:r>
      </w:ins>
      <w:ins w:id="16" w:author="N S" w:date="2018-05-08T13:03:00Z">
        <w:r w:rsidR="0064046D">
          <w:rPr>
            <w:sz w:val="24"/>
            <w:szCs w:val="24"/>
          </w:rPr>
          <w:t xml:space="preserve">. </w:t>
        </w:r>
      </w:ins>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del w:id="17" w:author="N S" w:date="2018-05-08T11:19:00Z">
        <w:r w:rsidR="00EA6EAB" w:rsidRPr="00471076" w:rsidDel="0053312D">
          <w:rPr>
            <w:sz w:val="24"/>
            <w:szCs w:val="24"/>
          </w:rPr>
          <w:delText>are</w:delText>
        </w:r>
      </w:del>
      <w:ins w:id="18" w:author="N S" w:date="2018-05-08T11:19:00Z">
        <w:r w:rsidR="0053312D" w:rsidRPr="00471076">
          <w:rPr>
            <w:sz w:val="24"/>
            <w:szCs w:val="24"/>
          </w:rPr>
          <w:t>is</w:t>
        </w:r>
      </w:ins>
      <w:r w:rsidR="00EA6EAB" w:rsidRPr="00471076">
        <w:rPr>
          <w:sz w:val="24"/>
          <w:szCs w:val="24"/>
        </w:rPr>
        <w:t xml:space="preserv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t>
      </w:r>
      <w:r w:rsidR="00F442A5">
        <w:rPr>
          <w:sz w:val="24"/>
          <w:szCs w:val="24"/>
        </w:rPr>
        <w:lastRenderedPageBreak/>
        <w:t>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ins w:id="19" w:author="nesol" w:date="2018-04-20T11:48:00Z">
        <w:r w:rsidR="00B376C6">
          <w:rPr>
            <w:sz w:val="24"/>
            <w:szCs w:val="24"/>
          </w:rPr>
          <w:t>To</w:t>
        </w:r>
      </w:ins>
      <w:ins w:id="20" w:author="nesol" w:date="2018-04-20T11:49:00Z">
        <w:r w:rsidR="00B376C6">
          <w:rPr>
            <w:sz w:val="24"/>
            <w:szCs w:val="24"/>
          </w:rPr>
          <w:t xml:space="preserve"> </w:t>
        </w:r>
      </w:ins>
      <w:ins w:id="21" w:author="nesol" w:date="2018-04-20T11:52:00Z">
        <w:r w:rsidR="00B376C6">
          <w:rPr>
            <w:sz w:val="24"/>
            <w:szCs w:val="24"/>
          </w:rPr>
          <w:t>improve genetic inference</w:t>
        </w:r>
      </w:ins>
      <w:ins w:id="22" w:author="nesol" w:date="2018-04-20T11:50:00Z">
        <w:r w:rsidR="00B376C6">
          <w:rPr>
            <w:sz w:val="24"/>
            <w:szCs w:val="24"/>
          </w:rPr>
          <w:t xml:space="preserve"> independent of GWA method, we repeated genetic analysis with </w:t>
        </w:r>
      </w:ins>
      <w:ins w:id="23" w:author="nesol" w:date="2018-04-20T11:51:00Z">
        <w:r w:rsidR="00B376C6">
          <w:rPr>
            <w:sz w:val="24"/>
            <w:szCs w:val="24"/>
          </w:rPr>
          <w:t xml:space="preserve">two different association methods </w:t>
        </w:r>
      </w:ins>
      <w:ins w:id="24" w:author="N S" w:date="2018-05-08T13:17:00Z">
        <w:r w:rsidR="00B2599B">
          <w:rPr>
            <w:sz w:val="24"/>
            <w:szCs w:val="24"/>
          </w:rPr>
          <w:t>(</w:t>
        </w:r>
        <w:proofErr w:type="spellStart"/>
        <w:r w:rsidR="00B2599B">
          <w:rPr>
            <w:sz w:val="24"/>
            <w:szCs w:val="24"/>
          </w:rPr>
          <w:t>bigRR</w:t>
        </w:r>
        <w:proofErr w:type="spellEnd"/>
        <w:r w:rsidR="00B2599B">
          <w:rPr>
            <w:sz w:val="24"/>
            <w:szCs w:val="24"/>
          </w:rPr>
          <w:t xml:space="preserve"> and GEMMA) </w:t>
        </w:r>
      </w:ins>
      <w:ins w:id="25" w:author="nesol" w:date="2018-04-20T11:51:00Z">
        <w:r w:rsidR="00B376C6">
          <w:rPr>
            <w:sz w:val="24"/>
            <w:szCs w:val="24"/>
          </w:rPr>
          <w:t xml:space="preserve">on the two published </w:t>
        </w:r>
        <w:r w:rsidR="00B376C6" w:rsidRPr="00473114">
          <w:rPr>
            <w:i/>
            <w:sz w:val="24"/>
            <w:szCs w:val="24"/>
          </w:rPr>
          <w:t>B. cinerea</w:t>
        </w:r>
        <w:r w:rsidR="00B376C6">
          <w:rPr>
            <w:sz w:val="24"/>
            <w:szCs w:val="24"/>
          </w:rPr>
          <w:t xml:space="preserve"> genomes</w:t>
        </w:r>
      </w:ins>
      <w:ins w:id="26" w:author="N S" w:date="2018-05-08T13:17:00Z">
        <w:r w:rsidR="00B2599B">
          <w:rPr>
            <w:sz w:val="24"/>
            <w:szCs w:val="24"/>
          </w:rPr>
          <w:t xml:space="preserve"> (</w:t>
        </w:r>
      </w:ins>
      <w:ins w:id="27" w:author="N S" w:date="2018-05-08T13:18:00Z">
        <w:r w:rsidR="00B2599B">
          <w:rPr>
            <w:sz w:val="24"/>
            <w:szCs w:val="24"/>
          </w:rPr>
          <w:t>T4 and B05.10)</w:t>
        </w:r>
      </w:ins>
      <w:ins w:id="28" w:author="nesol" w:date="2018-04-20T11:51:00Z">
        <w:r w:rsidR="00B376C6">
          <w:rPr>
            <w:sz w:val="24"/>
            <w:szCs w:val="24"/>
          </w:rPr>
          <w:t xml:space="preserve">, respectively. </w:t>
        </w:r>
      </w:ins>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0C29F4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w:t>
      </w:r>
      <w:r w:rsidR="00B436E4">
        <w:rPr>
          <w:sz w:val="24"/>
          <w:szCs w:val="24"/>
        </w:rPr>
        <w:lastRenderedPageBreak/>
        <w:t>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xml:space="preserve">, with </w:t>
      </w:r>
      <w:r w:rsidR="00561797">
        <w:rPr>
          <w:sz w:val="24"/>
          <w:szCs w:val="24"/>
        </w:rPr>
        <w:lastRenderedPageBreak/>
        <w:t>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subset of these isolates </w:t>
      </w:r>
      <w:proofErr w:type="gramStart"/>
      <w:r w:rsidR="00B65FBE">
        <w:rPr>
          <w:sz w:val="24"/>
          <w:szCs w:val="24"/>
        </w:rPr>
        <w:t>are</w:t>
      </w:r>
      <w:proofErr w:type="gramEnd"/>
      <w:r w:rsidR="00B65FBE">
        <w:rPr>
          <w:sz w:val="24"/>
          <w:szCs w:val="24"/>
        </w:rPr>
        <w:t xml:space="preserv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commentRangeStart w:id="29"/>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53312D" w:rsidRDefault="0053312D"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commentRangeEnd w:id="29"/>
      <w:r w:rsidR="00B376C6">
        <w:rPr>
          <w:rStyle w:val="CommentReference"/>
        </w:rPr>
        <w:commentReference w:id="29"/>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269F25C8" w:rsidR="00726003" w:rsidRDefault="00726003" w:rsidP="00726003">
      <w:pPr>
        <w:rPr>
          <w:sz w:val="24"/>
          <w:szCs w:val="24"/>
        </w:rPr>
      </w:pPr>
      <w:r>
        <w:rPr>
          <w:sz w:val="24"/>
          <w:szCs w:val="24"/>
        </w:rPr>
        <w:t xml:space="preserve">c) </w:t>
      </w:r>
      <w:del w:id="30" w:author="nesol" w:date="2018-04-20T11:56:00Z">
        <w:r w:rsidDel="00B376C6">
          <w:rPr>
            <w:sz w:val="24"/>
            <w:szCs w:val="24"/>
          </w:rPr>
          <w:delText>Shown is an i</w:delText>
        </w:r>
        <w:r w:rsidRPr="00572481" w:rsidDel="00B376C6">
          <w:rPr>
            <w:sz w:val="24"/>
            <w:szCs w:val="24"/>
          </w:rPr>
          <w:delText>nteraction</w:delText>
        </w:r>
      </w:del>
      <w:ins w:id="31" w:author="nesol" w:date="2018-04-20T11:56:00Z">
        <w:r w:rsidR="00B376C6">
          <w:rPr>
            <w:sz w:val="24"/>
            <w:szCs w:val="24"/>
          </w:rPr>
          <w:t>An interaction</w:t>
        </w:r>
      </w:ins>
      <w:r w:rsidRPr="00572481">
        <w:rPr>
          <w:sz w:val="24"/>
          <w:szCs w:val="24"/>
        </w:rPr>
        <w:t xml:space="preserve">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w:t>
      </w:r>
      <w:proofErr w:type="gramStart"/>
      <w:r>
        <w:rPr>
          <w:sz w:val="24"/>
          <w:szCs w:val="24"/>
        </w:rPr>
        <w:t>all of</w:t>
      </w:r>
      <w:proofErr w:type="gramEnd"/>
      <w:r>
        <w:rPr>
          <w:sz w:val="24"/>
          <w:szCs w:val="24"/>
        </w:rPr>
        <w:t xml:space="preserve">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The ten most saprophytic, or low virulence, isolates, as estimated by mean virulence across all genotypes, ar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w:t>
      </w:r>
      <w:proofErr w:type="gramStart"/>
      <w:r w:rsidR="00D71B30">
        <w:rPr>
          <w:sz w:val="24"/>
          <w:szCs w:val="24"/>
        </w:rPr>
        <w:t>size, and</w:t>
      </w:r>
      <w:proofErr w:type="gramEnd"/>
      <w:r w:rsidR="00D71B30">
        <w:rPr>
          <w:sz w:val="24"/>
          <w:szCs w:val="24"/>
        </w:rPr>
        <w:t xml:space="preserve">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w:t>
      </w:r>
      <w:r w:rsidR="00C97B8A">
        <w:rPr>
          <w:sz w:val="24"/>
          <w:szCs w:val="24"/>
        </w:rPr>
        <w:lastRenderedPageBreak/>
        <w:t xml:space="preserve">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xml:space="preserve">, Plant is 12 tomato genotypes nested within their respective domestication groupings, Experiment tests the 2 independent replicate experiments, Experiment/Block tests the three blocks nested within each experiment. In </w:t>
      </w:r>
      <w:proofErr w:type="gramStart"/>
      <w:r>
        <w:rPr>
          <w:sz w:val="24"/>
          <w:szCs w:val="24"/>
        </w:rPr>
        <w:t>addition</w:t>
      </w:r>
      <w:proofErr w:type="gramEnd"/>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proofErr w:type="gramStart"/>
            <w:r w:rsidRPr="00C448B0">
              <w:rPr>
                <w:sz w:val="24"/>
                <w:szCs w:val="24"/>
              </w:rPr>
              <w:t>%  total</w:t>
            </w:r>
            <w:proofErr w:type="gramEnd"/>
            <w:r w:rsidRPr="00C448B0">
              <w:rPr>
                <w:sz w:val="24"/>
                <w:szCs w:val="24"/>
              </w:rPr>
              <w:t xml:space="preserve">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proofErr w:type="gramStart"/>
            <w:r w:rsidRPr="00C448B0">
              <w:rPr>
                <w:sz w:val="24"/>
                <w:szCs w:val="24"/>
              </w:rPr>
              <w:t>Exp:Iso</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proofErr w:type="gramStart"/>
      <w:r w:rsidR="00DA3F66">
        <w:rPr>
          <w:sz w:val="24"/>
          <w:szCs w:val="24"/>
        </w:rPr>
        <w:t>3.8</w:t>
      </w:r>
      <w:r w:rsidR="006C7FE0">
        <w:rPr>
          <w:sz w:val="24"/>
          <w:szCs w:val="24"/>
        </w:rPr>
        <w:t xml:space="preserve"> fold</w:t>
      </w:r>
      <w:proofErr w:type="gramEnd"/>
      <w:r w:rsidR="006C7FE0">
        <w:rPr>
          <w:sz w:val="24"/>
          <w:szCs w:val="24"/>
        </w:rPr>
        <w:t xml:space="preserve">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proofErr w:type="gramStart"/>
      <w:r w:rsidR="00CC4E31">
        <w:rPr>
          <w:sz w:val="24"/>
          <w:szCs w:val="24"/>
        </w:rPr>
        <w:t>So</w:t>
      </w:r>
      <w:proofErr w:type="gramEnd"/>
      <w:r w:rsidR="00CC4E31">
        <w:rPr>
          <w:sz w:val="24"/>
          <w:szCs w:val="24"/>
        </w:rPr>
        <w:t xml:space="preserve">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1F6E85F8"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w:t>
      </w:r>
      <w:proofErr w:type="gramStart"/>
      <w:r w:rsidR="00016D5A">
        <w:rPr>
          <w:sz w:val="24"/>
          <w:szCs w:val="24"/>
        </w:rPr>
        <w:t>11)</w:t>
      </w:r>
      <w:r w:rsidR="004D38F6">
        <w:rPr>
          <w:sz w:val="24"/>
          <w:szCs w:val="24"/>
        </w:rPr>
        <w:t>(</w:t>
      </w:r>
      <w:proofErr w:type="gramEnd"/>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A846C18"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30"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31"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31"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911C41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proofErr w:type="gramStart"/>
      <w:r w:rsidR="00FD6C46">
        <w:rPr>
          <w:sz w:val="24"/>
          <w:szCs w:val="24"/>
        </w:rPr>
        <w:t>Both</w:t>
      </w:r>
      <w:r w:rsidR="00173A62">
        <w:rPr>
          <w:sz w:val="24"/>
          <w:szCs w:val="24"/>
        </w:rPr>
        <w:t xml:space="preserve"> of these</w:t>
      </w:r>
      <w:proofErr w:type="gramEnd"/>
      <w:r w:rsidR="00173A62">
        <w:rPr>
          <w:sz w:val="24"/>
          <w:szCs w:val="24"/>
        </w:rPr>
        <w:t xml:space="preserv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3CC002E5"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del w:id="32" w:author="nesol" w:date="2018-04-20T11:57:00Z">
        <w:r w:rsidDel="005B1302">
          <w:rPr>
            <w:sz w:val="24"/>
            <w:szCs w:val="24"/>
          </w:rPr>
          <w:delText xml:space="preserve">a </w:delText>
        </w:r>
      </w:del>
      <w:r w:rsidR="008664CC">
        <w:rPr>
          <w:sz w:val="24"/>
          <w:szCs w:val="24"/>
        </w:rPr>
        <w:t>GWA</w:t>
      </w:r>
      <w:r>
        <w:rPr>
          <w:sz w:val="24"/>
          <w:szCs w:val="24"/>
        </w:rPr>
        <w:t xml:space="preserve"> mapping analysis </w:t>
      </w:r>
      <w:ins w:id="33" w:author="nesol" w:date="2018-04-20T11:57:00Z">
        <w:r w:rsidR="005B1302">
          <w:rPr>
            <w:sz w:val="24"/>
            <w:szCs w:val="24"/>
          </w:rPr>
          <w:t xml:space="preserve">by two approaches </w:t>
        </w:r>
      </w:ins>
      <w:r>
        <w:rPr>
          <w:sz w:val="24"/>
          <w:szCs w:val="24"/>
        </w:rPr>
        <w:t>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34"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ins w:id="35"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ins w:id="36" w:author="nesol" w:date="2018-04-20T11:58:00Z">
        <w:r w:rsidR="005B1302">
          <w:rPr>
            <w:sz w:val="24"/>
            <w:szCs w:val="24"/>
          </w:rPr>
          <w:t xml:space="preserve">To verify these patterns, we also implemented a mixed-model analysis with a </w:t>
        </w:r>
      </w:ins>
      <w:ins w:id="37" w:author="nesol" w:date="2018-05-03T13:01:00Z">
        <w:r w:rsidR="00182A6D">
          <w:rPr>
            <w:sz w:val="24"/>
            <w:szCs w:val="24"/>
          </w:rPr>
          <w:t>centered relatedness</w:t>
        </w:r>
      </w:ins>
      <w:ins w:id="38" w:author="nesol" w:date="2018-04-20T11:58:00Z">
        <w:r w:rsidR="005B1302">
          <w:rPr>
            <w:sz w:val="24"/>
            <w:szCs w:val="24"/>
          </w:rPr>
          <w:t xml:space="preserve"> matrix to control for the effects of population structure {</w:t>
        </w:r>
      </w:ins>
      <w:ins w:id="39" w:author="nesol" w:date="2018-04-20T13:50:00Z">
        <w:r w:rsidR="00E5266A">
          <w:rPr>
            <w:sz w:val="24"/>
            <w:szCs w:val="24"/>
          </w:rPr>
          <w:t>Zhou 2012</w:t>
        </w:r>
      </w:ins>
      <w:ins w:id="40" w:author="nesol" w:date="2018-04-20T11:58:00Z">
        <w:r w:rsidR="005B1302">
          <w:rPr>
            <w:sz w:val="24"/>
            <w:szCs w:val="24"/>
          </w:rPr>
          <w:t>}. In GEMMA, we included</w:t>
        </w:r>
      </w:ins>
      <w:ins w:id="41" w:author="nesol" w:date="2018-04-20T13:48:00Z">
        <w:r w:rsidR="000C4DD8">
          <w:rPr>
            <w:sz w:val="24"/>
            <w:szCs w:val="24"/>
          </w:rPr>
          <w:t xml:space="preserve"> 237,878</w:t>
        </w:r>
      </w:ins>
      <w:ins w:id="42" w:author="nesol" w:date="2018-04-20T11:58:00Z">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ins>
      <w:r w:rsidR="005D0AE7">
        <w:rPr>
          <w:sz w:val="24"/>
          <w:szCs w:val="24"/>
        </w:rPr>
        <w:t xml:space="preserve">To determine significance of SNP </w:t>
      </w:r>
      <w:r w:rsidR="004A0949">
        <w:rPr>
          <w:sz w:val="24"/>
          <w:szCs w:val="24"/>
        </w:rPr>
        <w:t>effects</w:t>
      </w:r>
      <w:ins w:id="43" w:author="nesol" w:date="2018-04-20T13:54:00Z">
        <w:r w:rsidR="00E5266A">
          <w:rPr>
            <w:sz w:val="24"/>
            <w:szCs w:val="24"/>
          </w:rPr>
          <w:t xml:space="preserve"> under both GWA methods</w:t>
        </w:r>
      </w:ins>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w:t>
      </w:r>
      <w:r>
        <w:rPr>
          <w:sz w:val="24"/>
          <w:szCs w:val="24"/>
        </w:rPr>
        <w:lastRenderedPageBreak/>
        <w:t>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del w:id="44" w:author="nesol" w:date="2018-04-20T14:02:00Z">
        <w:r w:rsidR="00847F0D" w:rsidDel="007B203C">
          <w:rPr>
            <w:sz w:val="24"/>
            <w:szCs w:val="24"/>
          </w:rPr>
          <w:delText xml:space="preserve">We </w:delText>
        </w:r>
      </w:del>
      <w:ins w:id="45" w:author="nesol" w:date="2018-04-20T14:02:00Z">
        <w:r w:rsidR="007B203C">
          <w:rPr>
            <w:sz w:val="24"/>
            <w:szCs w:val="24"/>
          </w:rPr>
          <w:t xml:space="preserve">By </w:t>
        </w:r>
        <w:proofErr w:type="spellStart"/>
        <w:r w:rsidR="007B203C">
          <w:rPr>
            <w:sz w:val="24"/>
            <w:szCs w:val="24"/>
          </w:rPr>
          <w:t>bigRR</w:t>
        </w:r>
        <w:proofErr w:type="spellEnd"/>
        <w:r w:rsidR="007B203C">
          <w:rPr>
            <w:sz w:val="24"/>
            <w:szCs w:val="24"/>
          </w:rPr>
          <w:t xml:space="preserve">, we </w:t>
        </w:r>
      </w:ins>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ins w:id="46" w:author="nesol" w:date="2018-04-20T14:04:00Z">
        <w:r w:rsidR="007B203C">
          <w:rPr>
            <w:sz w:val="24"/>
            <w:szCs w:val="24"/>
          </w:rPr>
          <w:t>1000-</w:t>
        </w:r>
      </w:ins>
      <w:r w:rsidR="007820BE">
        <w:rPr>
          <w:sz w:val="24"/>
          <w:szCs w:val="24"/>
        </w:rPr>
        <w:t xml:space="preserve">permutation </w:t>
      </w:r>
      <w:r w:rsidR="000D7C3A">
        <w:rPr>
          <w:sz w:val="24"/>
          <w:szCs w:val="24"/>
        </w:rPr>
        <w:t>threshold</w:t>
      </w:r>
      <w:del w:id="47" w:author="nesol" w:date="2018-04-20T14:04:00Z">
        <w:r w:rsidR="00A50C30" w:rsidDel="007B203C">
          <w:rPr>
            <w:sz w:val="24"/>
            <w:szCs w:val="24"/>
          </w:rPr>
          <w:delText xml:space="preserve"> using 1</w:delText>
        </w:r>
      </w:del>
      <w:del w:id="48" w:author="nesol" w:date="2018-04-20T13:55:00Z">
        <w:r w:rsidR="00A50C30" w:rsidDel="00E5266A">
          <w:rPr>
            <w:sz w:val="24"/>
            <w:szCs w:val="24"/>
          </w:rPr>
          <w:delText>0,</w:delText>
        </w:r>
      </w:del>
      <w:del w:id="49" w:author="nesol" w:date="2018-04-20T14:04:00Z">
        <w:r w:rsidR="00A50C30" w:rsidDel="007B203C">
          <w:rPr>
            <w:sz w:val="24"/>
            <w:szCs w:val="24"/>
          </w:rPr>
          <w:delText>000 permutations</w:delText>
        </w:r>
      </w:del>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50" w:author="nesol" w:date="2018-04-10T16:39:00Z">
        <w:r w:rsidR="00036746">
          <w:rPr>
            <w:sz w:val="24"/>
            <w:szCs w:val="24"/>
          </w:rPr>
          <w:t xml:space="preserve"> </w:t>
        </w:r>
      </w:ins>
      <w:ins w:id="51" w:author="nesol" w:date="2018-04-20T14:03:00Z">
        <w:r w:rsidR="007B203C">
          <w:rPr>
            <w:sz w:val="24"/>
            <w:szCs w:val="24"/>
          </w:rPr>
          <w:t>GWA by GEMMA</w:t>
        </w:r>
      </w:ins>
      <w:ins w:id="52" w:author="nesol" w:date="2018-04-10T16:53:00Z">
        <w:r w:rsidR="00C623D9">
          <w:rPr>
            <w:sz w:val="24"/>
            <w:szCs w:val="24"/>
          </w:rPr>
          <w:t xml:space="preserve"> confirmed our finding of a highly polygenic nature of lesion size in the pathogen (Figure S</w:t>
        </w:r>
      </w:ins>
      <w:ins w:id="53" w:author="nesol" w:date="2018-04-20T15:41:00Z">
        <w:r w:rsidR="008C52A1">
          <w:rPr>
            <w:sz w:val="24"/>
            <w:szCs w:val="24"/>
          </w:rPr>
          <w:t>2</w:t>
        </w:r>
      </w:ins>
      <w:ins w:id="54" w:author="nesol" w:date="2018-04-10T16:53:00Z">
        <w:r w:rsidR="00C623D9">
          <w:rPr>
            <w:sz w:val="24"/>
            <w:szCs w:val="24"/>
          </w:rPr>
          <w:t>)</w:t>
        </w:r>
      </w:ins>
      <w:ins w:id="55" w:author="nesol" w:date="2018-04-20T14:03:00Z">
        <w:r w:rsidR="007B203C">
          <w:rPr>
            <w:sz w:val="24"/>
            <w:szCs w:val="24"/>
          </w:rPr>
          <w:t xml:space="preserve">, with </w:t>
        </w:r>
      </w:ins>
      <w:ins w:id="56" w:author="nesol" w:date="2018-04-20T14:34:00Z">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ins>
      <w:ins w:id="57" w:author="nesol" w:date="2018-04-20T14:03:00Z">
        <w:r w:rsidR="007B203C">
          <w:rPr>
            <w:sz w:val="24"/>
            <w:szCs w:val="24"/>
          </w:rPr>
          <w:t xml:space="preserve">SNPs significantly associated with virulence </w:t>
        </w:r>
      </w:ins>
      <w:ins w:id="58" w:author="nesol" w:date="2018-04-20T14:33:00Z">
        <w:r w:rsidR="0065243C">
          <w:rPr>
            <w:sz w:val="24"/>
            <w:szCs w:val="24"/>
          </w:rPr>
          <w:t>at the 99% threshold, and 288 to 1</w:t>
        </w:r>
      </w:ins>
      <w:ins w:id="59" w:author="nesol" w:date="2018-04-20T14:34:00Z">
        <w:r w:rsidR="0065243C">
          <w:rPr>
            <w:sz w:val="24"/>
            <w:szCs w:val="24"/>
          </w:rPr>
          <w:t>,361</w:t>
        </w:r>
      </w:ins>
      <w:ins w:id="60" w:author="nesol" w:date="2018-04-20T14:33:00Z">
        <w:r w:rsidR="0065243C">
          <w:rPr>
            <w:sz w:val="24"/>
            <w:szCs w:val="24"/>
          </w:rPr>
          <w:t xml:space="preserve"> SNPs at the 99.9% threshold </w:t>
        </w:r>
      </w:ins>
      <w:ins w:id="61" w:author="nesol" w:date="2018-04-20T14:03:00Z">
        <w:r w:rsidR="007B203C">
          <w:rPr>
            <w:sz w:val="24"/>
            <w:szCs w:val="24"/>
          </w:rPr>
          <w:t xml:space="preserve">(significance was determined by the </w:t>
        </w:r>
      </w:ins>
      <w:ins w:id="62" w:author="nesol" w:date="2018-04-20T14:04:00Z">
        <w:r w:rsidR="007B203C">
          <w:rPr>
            <w:sz w:val="24"/>
            <w:szCs w:val="24"/>
          </w:rPr>
          <w:t>SNP p-value below the</w:t>
        </w:r>
      </w:ins>
      <w:ins w:id="63" w:author="nesol" w:date="2018-04-20T14:34:00Z">
        <w:r w:rsidR="0065243C">
          <w:rPr>
            <w:sz w:val="24"/>
            <w:szCs w:val="24"/>
          </w:rPr>
          <w:t xml:space="preserve"> </w:t>
        </w:r>
      </w:ins>
      <w:ins w:id="64" w:author="nesol" w:date="2018-04-20T14:04:00Z">
        <w:r w:rsidR="007B203C">
          <w:rPr>
            <w:sz w:val="24"/>
            <w:szCs w:val="24"/>
          </w:rPr>
          <w:t>1000-permutation threshold</w:t>
        </w:r>
      </w:ins>
      <w:ins w:id="65" w:author="nesol" w:date="2018-04-20T14:05:00Z">
        <w:r w:rsidR="007B203C">
          <w:rPr>
            <w:sz w:val="24"/>
            <w:szCs w:val="24"/>
          </w:rPr>
          <w:t>).</w:t>
        </w:r>
      </w:ins>
    </w:p>
    <w:p w14:paraId="3CD1F0D8" w14:textId="3C2125D3"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proofErr w:type="gramStart"/>
      <w:r w:rsidR="00847F0D">
        <w:rPr>
          <w:sz w:val="24"/>
          <w:szCs w:val="24"/>
        </w:rPr>
        <w:t xml:space="preserve">all </w:t>
      </w:r>
      <w:ins w:id="66" w:author="nesol" w:date="2018-04-20T15:41:00Z">
        <w:r w:rsidR="00493503">
          <w:rPr>
            <w:sz w:val="24"/>
            <w:szCs w:val="24"/>
          </w:rPr>
          <w:t>of</w:t>
        </w:r>
        <w:proofErr w:type="gramEnd"/>
        <w:r w:rsidR="00493503">
          <w:rPr>
            <w:sz w:val="24"/>
            <w:szCs w:val="24"/>
          </w:rPr>
          <w:t xml:space="preserve"> </w:t>
        </w:r>
      </w:ins>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ins w:id="67" w:author="nesol" w:date="2018-04-20T15:42:00Z">
        <w:r w:rsidR="00493503">
          <w:rPr>
            <w:sz w:val="24"/>
            <w:szCs w:val="24"/>
          </w:rPr>
          <w:t xml:space="preserve">by </w:t>
        </w:r>
        <w:proofErr w:type="spellStart"/>
        <w:r w:rsidR="00493503">
          <w:rPr>
            <w:sz w:val="24"/>
            <w:szCs w:val="24"/>
          </w:rPr>
          <w:t>bigRR</w:t>
        </w:r>
        <w:proofErr w:type="spellEnd"/>
        <w:r w:rsidR="00493503">
          <w:rPr>
            <w:sz w:val="24"/>
            <w:szCs w:val="24"/>
          </w:rPr>
          <w:t xml:space="preserve"> analysis </w:t>
        </w:r>
      </w:ins>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68" w:author="nesol" w:date="2018-04-10T16:55:00Z">
        <w:r w:rsidR="00C623D9">
          <w:rPr>
            <w:sz w:val="24"/>
            <w:szCs w:val="24"/>
          </w:rPr>
          <w:t xml:space="preserve">GEMMA analysis </w:t>
        </w:r>
      </w:ins>
      <w:ins w:id="69" w:author="nesol" w:date="2018-04-20T16:16:00Z">
        <w:r w:rsidR="00B34204">
          <w:rPr>
            <w:sz w:val="24"/>
            <w:szCs w:val="24"/>
          </w:rPr>
          <w:t>also found significant SNP overlap between hosts</w:t>
        </w:r>
      </w:ins>
      <w:ins w:id="70" w:author="nesol" w:date="2018-04-10T16:55:00Z">
        <w:r w:rsidR="00C623D9">
          <w:rPr>
            <w:sz w:val="24"/>
            <w:szCs w:val="24"/>
          </w:rPr>
          <w:t xml:space="preserve"> </w:t>
        </w:r>
      </w:ins>
      <w:ins w:id="71" w:author="nesol" w:date="2018-04-20T16:12:00Z">
        <w:r w:rsidR="00C409C8">
          <w:rPr>
            <w:sz w:val="24"/>
            <w:szCs w:val="24"/>
          </w:rPr>
          <w:t xml:space="preserve">at the 99% permutation threshold, </w:t>
        </w:r>
      </w:ins>
      <w:ins w:id="72" w:author="nesol" w:date="2018-04-20T15:43:00Z">
        <w:r w:rsidR="00493503">
          <w:rPr>
            <w:sz w:val="24"/>
            <w:szCs w:val="24"/>
          </w:rPr>
          <w:t xml:space="preserve">with </w:t>
        </w:r>
      </w:ins>
      <w:ins w:id="73" w:author="nesol" w:date="2018-04-20T16:14:00Z">
        <w:r w:rsidR="00B34204">
          <w:rPr>
            <w:sz w:val="24"/>
            <w:szCs w:val="24"/>
          </w:rPr>
          <w:t xml:space="preserve">89 SNPs in at least ten hosts, 859 SNPs in at least half of the hosts, and </w:t>
        </w:r>
      </w:ins>
      <w:ins w:id="74" w:author="nesol" w:date="2018-04-20T16:16:00Z">
        <w:r w:rsidR="00B34204">
          <w:rPr>
            <w:sz w:val="24"/>
            <w:szCs w:val="24"/>
          </w:rPr>
          <w:t>63</w:t>
        </w:r>
      </w:ins>
      <w:ins w:id="75" w:author="nesol" w:date="2018-04-20T16:14:00Z">
        <w:r w:rsidR="00B34204">
          <w:rPr>
            <w:sz w:val="24"/>
            <w:szCs w:val="24"/>
          </w:rPr>
          <w:t>% (19,270</w:t>
        </w:r>
      </w:ins>
      <w:ins w:id="76" w:author="nesol" w:date="2018-04-20T16:15:00Z">
        <w:r w:rsidR="00B34204">
          <w:rPr>
            <w:sz w:val="24"/>
            <w:szCs w:val="24"/>
          </w:rPr>
          <w:t xml:space="preserve">) </w:t>
        </w:r>
      </w:ins>
      <w:ins w:id="77" w:author="nesol" w:date="2018-05-03T13:08:00Z">
        <w:r w:rsidR="00182A6D">
          <w:rPr>
            <w:sz w:val="24"/>
            <w:szCs w:val="24"/>
          </w:rPr>
          <w:t xml:space="preserve">of significant </w:t>
        </w:r>
      </w:ins>
      <w:ins w:id="78" w:author="nesol" w:date="2018-04-20T16:15:00Z">
        <w:r w:rsidR="00B34204">
          <w:rPr>
            <w:sz w:val="24"/>
            <w:szCs w:val="24"/>
          </w:rPr>
          <w:t>SNPs unique to a single host</w:t>
        </w:r>
      </w:ins>
      <w:ins w:id="79" w:author="nesol" w:date="2018-04-20T16:17:00Z">
        <w:r w:rsidR="00B34204">
          <w:rPr>
            <w:sz w:val="24"/>
            <w:szCs w:val="24"/>
          </w:rPr>
          <w:t xml:space="preserve">. </w:t>
        </w:r>
      </w:ins>
      <w:ins w:id="80" w:author="nesol" w:date="2018-04-20T15:44:00Z">
        <w:r w:rsidR="00493503">
          <w:rPr>
            <w:sz w:val="24"/>
            <w:szCs w:val="24"/>
          </w:rPr>
          <w:t xml:space="preserve">SNP calling between hosts was lower for GEMMA at the 99.9% permutation threshold, with </w:t>
        </w:r>
      </w:ins>
      <w:ins w:id="81" w:author="nesol" w:date="2018-04-20T15:45:00Z">
        <w:r w:rsidR="00493503">
          <w:rPr>
            <w:sz w:val="24"/>
            <w:szCs w:val="24"/>
          </w:rPr>
          <w:t xml:space="preserve">78% of significant SNPs (4269) in a single host, </w:t>
        </w:r>
      </w:ins>
      <w:ins w:id="82" w:author="nesol" w:date="2018-04-20T16:11:00Z">
        <w:r w:rsidR="00C409C8">
          <w:rPr>
            <w:sz w:val="24"/>
            <w:szCs w:val="24"/>
          </w:rPr>
          <w:t xml:space="preserve">and </w:t>
        </w:r>
      </w:ins>
      <w:ins w:id="83" w:author="nesol" w:date="2018-04-20T16:12:00Z">
        <w:r w:rsidR="00C409C8">
          <w:rPr>
            <w:sz w:val="24"/>
            <w:szCs w:val="24"/>
          </w:rPr>
          <w:t>38 SNPs significant across at least half of the hosts</w:t>
        </w:r>
      </w:ins>
      <w:ins w:id="84" w:author="nesol" w:date="2018-04-20T16:16:00Z">
        <w:r w:rsidR="00B34204">
          <w:rPr>
            <w:sz w:val="24"/>
            <w:szCs w:val="24"/>
          </w:rPr>
          <w:t xml:space="preserve"> (Figure S3)</w:t>
        </w:r>
      </w:ins>
      <w:ins w:id="85" w:author="nesol" w:date="2018-04-20T16:12:00Z">
        <w:r w:rsidR="00C409C8">
          <w:rPr>
            <w:sz w:val="24"/>
            <w:szCs w:val="24"/>
          </w:rPr>
          <w:t xml:space="preserve">.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w:t>
      </w:r>
      <w:r w:rsidR="00BA5DC0">
        <w:rPr>
          <w:sz w:val="24"/>
          <w:szCs w:val="24"/>
        </w:rPr>
        <w:lastRenderedPageBreak/>
        <w:t>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w:t>
      </w:r>
      <w:ins w:id="86" w:author="nesol" w:date="2018-04-20T16:43:00Z">
        <w:r w:rsidR="00A676D8">
          <w:rPr>
            <w:sz w:val="24"/>
            <w:szCs w:val="24"/>
          </w:rPr>
          <w:t>b</w:t>
        </w:r>
      </w:ins>
      <w:ins w:id="87" w:author="nesol" w:date="2018-04-20T16:44:00Z">
        <w:r w:rsidR="00A676D8">
          <w:rPr>
            <w:sz w:val="24"/>
            <w:szCs w:val="24"/>
          </w:rPr>
          <w:t xml:space="preserve">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BD2830">
        <w:rPr>
          <w:sz w:val="24"/>
          <w:szCs w:val="24"/>
        </w:rPr>
        <w:t>b</w:t>
      </w:r>
      <w:r w:rsidR="00722316">
        <w:rPr>
          <w:sz w:val="24"/>
          <w:szCs w:val="24"/>
        </w:rPr>
        <w:t>, Table S</w:t>
      </w:r>
      <w:r w:rsidR="00207B28">
        <w:rPr>
          <w:sz w:val="24"/>
          <w:szCs w:val="24"/>
        </w:rPr>
        <w:t>3</w:t>
      </w:r>
      <w:ins w:id="88" w:author="nesol" w:date="2018-05-03T15:53:00Z">
        <w:r w:rsidR="006B5011">
          <w:rPr>
            <w:sz w:val="24"/>
            <w:szCs w:val="24"/>
          </w:rPr>
          <w:t>e</w:t>
        </w:r>
      </w:ins>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w:t>
      </w:r>
      <w:del w:id="89" w:author="nesol" w:date="2018-04-22T17:40:00Z">
        <w:r w:rsidR="00277283" w:rsidDel="0051168B">
          <w:rPr>
            <w:sz w:val="24"/>
            <w:szCs w:val="24"/>
          </w:rPr>
          <w:delText xml:space="preserve"> </w:delText>
        </w:r>
        <w:r w:rsidR="00A50C30" w:rsidDel="0051168B">
          <w:rPr>
            <w:sz w:val="24"/>
            <w:szCs w:val="24"/>
          </w:rPr>
          <w:delText>between</w:delText>
        </w:r>
      </w:del>
      <w:r w:rsidR="00A50C30">
        <w:rPr>
          <w:sz w:val="24"/>
          <w:szCs w:val="24"/>
        </w:rPr>
        <w:t xml:space="preserve"> </w:t>
      </w:r>
      <w:r w:rsidR="00277283">
        <w:rPr>
          <w:sz w:val="24"/>
          <w:szCs w:val="24"/>
        </w:rPr>
        <w:t xml:space="preserve">7 </w:t>
      </w:r>
      <w:del w:id="90" w:author="nesol" w:date="2018-04-22T17:40:00Z">
        <w:r w:rsidR="00A50C30" w:rsidDel="0051168B">
          <w:rPr>
            <w:sz w:val="24"/>
            <w:szCs w:val="24"/>
          </w:rPr>
          <w:delText xml:space="preserve">and </w:delText>
        </w:r>
      </w:del>
      <w:ins w:id="91" w:author="nesol" w:date="2018-04-22T17:40:00Z">
        <w:r w:rsidR="0051168B">
          <w:rPr>
            <w:sz w:val="24"/>
            <w:szCs w:val="24"/>
          </w:rPr>
          <w:t xml:space="preserve">to </w:t>
        </w:r>
      </w:ins>
      <w:r w:rsidR="00277283">
        <w:rPr>
          <w:sz w:val="24"/>
          <w:szCs w:val="24"/>
        </w:rPr>
        <w:t xml:space="preserve">11 </w:t>
      </w:r>
      <w:ins w:id="92" w:author="nesol" w:date="2018-04-22T17:40:00Z">
        <w:r w:rsidR="0051168B">
          <w:rPr>
            <w:sz w:val="24"/>
            <w:szCs w:val="24"/>
          </w:rPr>
          <w:t xml:space="preserve">of the </w:t>
        </w:r>
      </w:ins>
      <w:r w:rsidR="00277283">
        <w:rPr>
          <w:sz w:val="24"/>
          <w:szCs w:val="24"/>
        </w:rPr>
        <w:t>tomato accessions</w:t>
      </w:r>
      <w:r w:rsidR="00C65355">
        <w:rPr>
          <w:sz w:val="24"/>
          <w:szCs w:val="24"/>
        </w:rPr>
        <w:t xml:space="preserve"> </w:t>
      </w:r>
      <w:ins w:id="93" w:author="nesol" w:date="2018-04-20T16:45:00Z">
        <w:r w:rsidR="00A676D8">
          <w:rPr>
            <w:sz w:val="24"/>
            <w:szCs w:val="24"/>
          </w:rPr>
          <w:t xml:space="preserve">b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722316">
        <w:rPr>
          <w:sz w:val="24"/>
          <w:szCs w:val="24"/>
        </w:rPr>
        <w:t>b, Table S</w:t>
      </w:r>
      <w:r w:rsidR="00207B28">
        <w:rPr>
          <w:sz w:val="24"/>
          <w:szCs w:val="24"/>
        </w:rPr>
        <w:t>3</w:t>
      </w:r>
      <w:ins w:id="94" w:author="nesol" w:date="2018-05-03T15:51:00Z">
        <w:r w:rsidR="006B5011">
          <w:rPr>
            <w:sz w:val="24"/>
            <w:szCs w:val="24"/>
          </w:rPr>
          <w:t>e</w:t>
        </w:r>
      </w:ins>
      <w:r w:rsidR="006F171A">
        <w:rPr>
          <w:sz w:val="24"/>
          <w:szCs w:val="24"/>
        </w:rPr>
        <w:t>)</w:t>
      </w:r>
      <w:r w:rsidR="00277283">
        <w:rPr>
          <w:sz w:val="24"/>
          <w:szCs w:val="24"/>
        </w:rPr>
        <w:t xml:space="preserve">. </w:t>
      </w:r>
      <w:ins w:id="95" w:author="nesol" w:date="2018-04-22T17:43:00Z">
        <w:r w:rsidR="0051168B">
          <w:rPr>
            <w:sz w:val="24"/>
            <w:szCs w:val="24"/>
          </w:rPr>
          <w:t>At the 99.9% SNP significance threshold, GEMMA identified</w:t>
        </w:r>
      </w:ins>
      <w:ins w:id="96" w:author="nesol" w:date="2018-04-22T17:42:00Z">
        <w:r w:rsidR="0051168B">
          <w:rPr>
            <w:sz w:val="24"/>
            <w:szCs w:val="24"/>
          </w:rPr>
          <w:t xml:space="preserve"> </w:t>
        </w:r>
      </w:ins>
      <w:ins w:id="97" w:author="nesol" w:date="2018-04-22T17:40:00Z">
        <w:r w:rsidR="00ED17B2">
          <w:rPr>
            <w:sz w:val="24"/>
            <w:szCs w:val="24"/>
          </w:rPr>
          <w:t xml:space="preserve">23 </w:t>
        </w:r>
        <w:r w:rsidR="0051168B">
          <w:rPr>
            <w:sz w:val="24"/>
            <w:szCs w:val="24"/>
          </w:rPr>
          <w:t>genes across 7 to 9 of the tomato accessions</w:t>
        </w:r>
      </w:ins>
      <w:ins w:id="98" w:author="nesol" w:date="2018-04-22T17:45:00Z">
        <w:r w:rsidR="0051168B">
          <w:rPr>
            <w:sz w:val="24"/>
            <w:szCs w:val="24"/>
          </w:rPr>
          <w:t xml:space="preserve"> (</w:t>
        </w:r>
      </w:ins>
      <w:ins w:id="99" w:author="nesol" w:date="2018-05-03T13:10:00Z">
        <w:r w:rsidR="00182A6D">
          <w:rPr>
            <w:sz w:val="24"/>
            <w:szCs w:val="24"/>
          </w:rPr>
          <w:t>Figure S3</w:t>
        </w:r>
      </w:ins>
      <w:ins w:id="100" w:author="nesol" w:date="2018-04-22T17:45:00Z">
        <w:r w:rsidR="0051168B">
          <w:rPr>
            <w:sz w:val="24"/>
            <w:szCs w:val="24"/>
          </w:rPr>
          <w:t>)</w:t>
        </w:r>
      </w:ins>
      <w:ins w:id="101" w:author="nesol" w:date="2018-04-22T17:41:00Z">
        <w:r w:rsidR="0051168B">
          <w:rPr>
            <w:sz w:val="24"/>
            <w:szCs w:val="24"/>
          </w:rPr>
          <w:t xml:space="preserve">. </w:t>
        </w:r>
      </w:ins>
      <w:moveFromRangeStart w:id="102" w:author="nesol" w:date="2018-04-22T12:17:00Z" w:name="move512162788"/>
      <w:moveFrom w:id="103" w:author="nesol" w:date="2018-04-22T12:17:00Z">
        <w:r w:rsidR="00277283" w:rsidDel="00924546">
          <w:rPr>
            <w:sz w:val="24"/>
            <w:szCs w:val="24"/>
          </w:rPr>
          <w:t xml:space="preserve">Of the 6 genes with SNPs significantly associated with </w:t>
        </w:r>
        <w:r w:rsidR="00277283" w:rsidRPr="004D42B7" w:rsidDel="00924546">
          <w:rPr>
            <w:i/>
            <w:sz w:val="24"/>
            <w:szCs w:val="24"/>
          </w:rPr>
          <w:t>B. cinerea</w:t>
        </w:r>
        <w:r w:rsidR="00277283" w:rsidDel="00924546">
          <w:rPr>
            <w:sz w:val="24"/>
            <w:szCs w:val="24"/>
          </w:rPr>
          <w:t xml:space="preserve"> virulence</w:t>
        </w:r>
        <w:r w:rsidR="00A50C30" w:rsidDel="00924546">
          <w:rPr>
            <w:sz w:val="24"/>
            <w:szCs w:val="24"/>
          </w:rPr>
          <w:t xml:space="preserve"> on all </w:t>
        </w:r>
      </w:moveFrom>
      <w:moveFromRangeEnd w:id="102"/>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4"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5"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104" w:author="Nicole Soltis" w:date="2018-03-17T16:19:00Z">
        <w:r w:rsidDel="00B91AC0">
          <w:rPr>
            <w:sz w:val="24"/>
            <w:szCs w:val="24"/>
          </w:rPr>
          <w:delText>black and grey</w:delText>
        </w:r>
      </w:del>
      <w:ins w:id="105" w:author="Nicole Soltis" w:date="2018-03-17T16:19:00Z">
        <w:r w:rsidR="00B91AC0">
          <w:rPr>
            <w:sz w:val="24"/>
            <w:szCs w:val="24"/>
          </w:rPr>
          <w:t>light and dark grey</w:t>
        </w:r>
      </w:ins>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5C9433D"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">
                  <v:imagedata r:id="rId40" o:title="R7a_topSNPssOverlap_12Plants_prob"/>
                </v:shape>
                <v:shape id="Picture 2068" o:spid="_x0000_s1050"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">
                  <v:imagedata r:id="rId41" o:title="R7a_topSNPssOverlap_12Plants_probSmall"/>
                </v:shape>
                <v:shape id="TextBox 10" o:spid="_x0000_s1051"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" filled="f" stroked="f">
                  <v:textbox style="mso-fit-shape-to-text:t" inset="4.23317mm,2.11658mm,4.23317mm,2.11658mm">
                    <w:txbxContent>
                      <w:p w14:paraId="2C69CABF"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2" type="#_x0000_t202" style="position:absolute;left:96;top:43526;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" filled="f" stroked="f">
                  <v:textbox style="mso-fit-shape-to-text:t" inset="4.23317mm,2.11658mm,4.23317mm,2.11658mm">
                    <w:txbxContent>
                      <w:p w14:paraId="4D209657"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Picture 2071" o:spid="_x0000_s1053" type="#_x0000_t75" style="position:absolute;left:693;top:4923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">
                  <v:imagedata r:id="rId42" o:title="R7b_topGenesOverlap_IndPlants_2kbWin"/>
                </v:shape>
                <v:shape id="Picture 2072" o:spid="_x0000_s1054" type="#_x0000_t75" style="position:absolute;left:31151;top:49236;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">
                  <v:imagedata r:id="rId43" o:title="R7b_topGenesOverlap_IndPlants_2kbWin_Small"/>
                </v:shape>
                <w10:anchorlock/>
              </v:group>
            </w:pict>
          </mc:Fallback>
        </mc:AlternateContent>
      </w:r>
      <w:r>
        <w:rPr>
          <w:b/>
          <w:sz w:val="24"/>
          <w:szCs w:val="24"/>
        </w:rPr>
        <w:lastRenderedPageBreak/>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7301DEFC" w14:textId="77777777" w:rsidR="00924546" w:rsidRDefault="00924546" w:rsidP="00924546">
      <w:pPr>
        <w:spacing w:line="480" w:lineRule="auto"/>
        <w:ind w:firstLine="720"/>
        <w:rPr>
          <w:moveTo w:id="106" w:author="nesol" w:date="2018-04-22T12:17:00Z"/>
          <w:sz w:val="24"/>
          <w:szCs w:val="24"/>
        </w:rPr>
      </w:pPr>
      <w:moveToRangeStart w:id="107" w:author="nesol" w:date="2018-04-22T12:17:00Z" w:name="move512162788"/>
      <w:moveTo w:id="108" w:author="nesol" w:date="2018-04-22T12:17:00Z">
        <w:r>
          <w:rPr>
            <w:sz w:val="24"/>
            <w:szCs w:val="24"/>
          </w:rPr>
          <w:t xml:space="preserve">Of the 6 genes with SNPs significantly associated with </w:t>
        </w:r>
        <w:r w:rsidRPr="004D42B7">
          <w:rPr>
            <w:i/>
            <w:sz w:val="24"/>
            <w:szCs w:val="24"/>
          </w:rPr>
          <w:t>B. cinerea</w:t>
        </w:r>
        <w:r>
          <w:rPr>
            <w:sz w:val="24"/>
            <w:szCs w:val="24"/>
          </w:rPr>
          <w:t xml:space="preserve"> virulence on all </w:t>
        </w:r>
      </w:moveTo>
    </w:p>
    <w:moveToRangeEnd w:id="107"/>
    <w:p w14:paraId="5D833F64" w14:textId="388349CD" w:rsidR="00082C15" w:rsidRDefault="00A50C30" w:rsidP="00082C15">
      <w:pPr>
        <w:spacing w:line="480" w:lineRule="auto"/>
        <w:rPr>
          <w:ins w:id="109" w:author="nesol" w:date="2018-04-22T17:49:00Z"/>
          <w:sz w:val="24"/>
          <w:szCs w:val="24"/>
        </w:rPr>
      </w:pPr>
      <w:commentRangeStart w:id="110"/>
      <w:r>
        <w:rPr>
          <w:sz w:val="24"/>
          <w:szCs w:val="24"/>
        </w:rPr>
        <w:t>tomato genotypes</w:t>
      </w:r>
      <w:ins w:id="111" w:author="nesol" w:date="2018-04-22T17:46:00Z">
        <w:r w:rsidR="006B54EE">
          <w:rPr>
            <w:sz w:val="24"/>
            <w:szCs w:val="24"/>
          </w:rPr>
          <w:t xml:space="preserve"> by </w:t>
        </w:r>
        <w:proofErr w:type="spellStart"/>
        <w:r w:rsidR="006B54EE">
          <w:rPr>
            <w:sz w:val="24"/>
            <w:szCs w:val="24"/>
          </w:rPr>
          <w:t>bigRR</w:t>
        </w:r>
      </w:ins>
      <w:proofErr w:type="spellEnd"/>
      <w:r w:rsidR="006F171A">
        <w:rPr>
          <w:sz w:val="24"/>
          <w:szCs w:val="24"/>
        </w:rPr>
        <w:t xml:space="preserve">, </w:t>
      </w:r>
      <w:del w:id="112" w:author="nesol" w:date="2018-05-03T13:18:00Z">
        <w:r w:rsidR="006F171A" w:rsidDel="001F3E05">
          <w:rPr>
            <w:sz w:val="24"/>
            <w:szCs w:val="24"/>
          </w:rPr>
          <w:delText>two are heterokaryon incompatibility loci (</w:delText>
        </w:r>
        <w:r w:rsidR="00B72B0E" w:rsidDel="001F3E05">
          <w:rPr>
            <w:sz w:val="24"/>
            <w:szCs w:val="24"/>
          </w:rPr>
          <w:delText>Bcin01g10020;</w:delText>
        </w:r>
        <w:r w:rsidR="006F171A" w:rsidDel="001F3E05">
          <w:rPr>
            <w:sz w:val="24"/>
            <w:szCs w:val="24"/>
          </w:rPr>
          <w:delText xml:space="preserve"> </w:delText>
        </w:r>
        <w:r w:rsidR="006F171A" w:rsidRPr="006F171A" w:rsidDel="001F3E05">
          <w:rPr>
            <w:sz w:val="24"/>
            <w:szCs w:val="24"/>
          </w:rPr>
          <w:delText>BcT4_2485</w:delText>
        </w:r>
        <w:r w:rsidR="00B72B0E" w:rsidDel="001F3E05">
          <w:rPr>
            <w:sz w:val="24"/>
            <w:szCs w:val="24"/>
          </w:rPr>
          <w:delText xml:space="preserve">), </w:delText>
        </w:r>
        <w:r w:rsidR="006F171A" w:rsidDel="001F3E05">
          <w:rPr>
            <w:sz w:val="24"/>
            <w:szCs w:val="24"/>
          </w:rPr>
          <w:delText>one is a major facilitator superfamily gene, and the remaining 3 are enzymes (peptidase dimerization</w:delText>
        </w:r>
        <w:r w:rsidDel="001F3E05">
          <w:rPr>
            <w:sz w:val="24"/>
            <w:szCs w:val="24"/>
          </w:rPr>
          <w:delText>,</w:delText>
        </w:r>
        <w:r w:rsidR="006F171A" w:rsidDel="001F3E05">
          <w:rPr>
            <w:sz w:val="24"/>
            <w:szCs w:val="24"/>
          </w:rPr>
          <w:delText xml:space="preserve"> </w:delText>
        </w:r>
        <w:r w:rsidR="003A583C" w:rsidDel="001F3E05">
          <w:rPr>
            <w:sz w:val="24"/>
            <w:szCs w:val="24"/>
          </w:rPr>
          <w:delText>Bcin01g10130</w:delText>
        </w:r>
        <w:r w:rsidDel="001F3E05">
          <w:rPr>
            <w:sz w:val="24"/>
            <w:szCs w:val="24"/>
          </w:rPr>
          <w:delText xml:space="preserve">; </w:delText>
        </w:r>
        <w:r w:rsidR="006F171A" w:rsidDel="001F3E05">
          <w:rPr>
            <w:sz w:val="24"/>
            <w:szCs w:val="24"/>
          </w:rPr>
          <w:delText>pectinester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4g008</w:delText>
        </w:r>
        <w:r w:rsidR="00533C2A" w:rsidDel="001F3E05">
          <w:rPr>
            <w:sz w:val="24"/>
            <w:szCs w:val="24"/>
          </w:rPr>
          <w:delText>7</w:delText>
        </w:r>
        <w:r w:rsidR="003A583C" w:rsidRPr="003A583C" w:rsidDel="001F3E05">
          <w:rPr>
            <w:sz w:val="24"/>
            <w:szCs w:val="24"/>
          </w:rPr>
          <w:delText>0</w:delText>
        </w:r>
        <w:r w:rsidDel="001F3E05">
          <w:rPr>
            <w:sz w:val="24"/>
            <w:szCs w:val="24"/>
          </w:rPr>
          <w:delText>;</w:delText>
        </w:r>
        <w:r w:rsidR="006F171A" w:rsidDel="001F3E05">
          <w:rPr>
            <w:sz w:val="24"/>
            <w:szCs w:val="24"/>
          </w:rPr>
          <w:delText xml:space="preserve"> protein kin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5g04110 </w:delText>
        </w:r>
        <w:r w:rsidR="006F171A" w:rsidDel="001F3E05">
          <w:rPr>
            <w:sz w:val="24"/>
            <w:szCs w:val="24"/>
          </w:rPr>
          <w:delText xml:space="preserve">). </w:delText>
        </w:r>
        <w:r w:rsidR="003A583C" w:rsidDel="001F3E05">
          <w:rPr>
            <w:sz w:val="24"/>
            <w:szCs w:val="24"/>
          </w:rPr>
          <w:delText xml:space="preserve">Four of those </w:delText>
        </w:r>
        <w:r w:rsidR="00533C2A" w:rsidDel="001F3E05">
          <w:rPr>
            <w:sz w:val="24"/>
            <w:szCs w:val="24"/>
          </w:rPr>
          <w:delText>genes also represent significantly overrepresented functional annotation categories;</w:delText>
        </w:r>
        <w:r w:rsidR="006F171A" w:rsidDel="001F3E05">
          <w:rPr>
            <w:sz w:val="24"/>
            <w:szCs w:val="24"/>
          </w:rPr>
          <w:delText xml:space="preserve"> including</w:delText>
        </w:r>
        <w:r w:rsidR="003A583C" w:rsidDel="001F3E05">
          <w:rPr>
            <w:sz w:val="24"/>
            <w:szCs w:val="24"/>
          </w:rPr>
          <w:delText xml:space="preserve"> heterokaryon incompatibility, pectinesterase, peptidase dimerization, and protein kinase.</w:delText>
        </w:r>
      </w:del>
      <w:ins w:id="113" w:author="nesol" w:date="2018-05-03T13:18:00Z">
        <w:r w:rsidR="001F3E05">
          <w:rPr>
            <w:sz w:val="24"/>
            <w:szCs w:val="24"/>
          </w:rPr>
          <w:t>m</w:t>
        </w:r>
      </w:ins>
      <w:ins w:id="114" w:author="nesol" w:date="2018-05-03T13:19:00Z">
        <w:r w:rsidR="001F3E05">
          <w:rPr>
            <w:sz w:val="24"/>
            <w:szCs w:val="24"/>
          </w:rPr>
          <w:t>ost have not been formally linked to pathogen virulence.</w:t>
        </w:r>
      </w:ins>
      <w:r>
        <w:rPr>
          <w:sz w:val="24"/>
          <w:szCs w:val="24"/>
        </w:rPr>
        <w:t xml:space="preserve"> </w:t>
      </w:r>
      <w:del w:id="115" w:author="nesol" w:date="2018-05-03T13:19:00Z">
        <w:r w:rsidDel="001F3E05">
          <w:rPr>
            <w:sz w:val="24"/>
            <w:szCs w:val="24"/>
          </w:rPr>
          <w:delText>While most of these genes have not been formally linked to pathogen virulence,</w:delText>
        </w:r>
      </w:del>
      <w:proofErr w:type="gramStart"/>
      <w:ins w:id="116" w:author="nesol" w:date="2018-05-03T13:19:00Z">
        <w:r w:rsidR="001F3E05">
          <w:rPr>
            <w:sz w:val="24"/>
            <w:szCs w:val="24"/>
          </w:rPr>
          <w:t xml:space="preserve">However, </w:t>
        </w:r>
      </w:ins>
      <w:r>
        <w:rPr>
          <w:sz w:val="24"/>
          <w:szCs w:val="24"/>
        </w:rPr>
        <w:t xml:space="preserve"> </w:t>
      </w:r>
      <w:ins w:id="117" w:author="nesol" w:date="2018-05-03T13:20:00Z">
        <w:r w:rsidR="001F3E05">
          <w:rPr>
            <w:sz w:val="24"/>
            <w:szCs w:val="24"/>
          </w:rPr>
          <w:t>SNPs</w:t>
        </w:r>
        <w:proofErr w:type="gramEnd"/>
        <w:r w:rsidR="001F3E05">
          <w:rPr>
            <w:sz w:val="24"/>
            <w:szCs w:val="24"/>
          </w:rPr>
          <w:t xml:space="preserve"> within a </w:t>
        </w:r>
        <w:proofErr w:type="spellStart"/>
        <w:r w:rsidR="001F3E05">
          <w:rPr>
            <w:sz w:val="24"/>
            <w:szCs w:val="24"/>
          </w:rPr>
          <w:t>pectinesterase</w:t>
        </w:r>
        <w:proofErr w:type="spellEnd"/>
        <w:r w:rsidR="001F3E05">
          <w:rPr>
            <w:sz w:val="24"/>
            <w:szCs w:val="24"/>
          </w:rPr>
          <w:t xml:space="preserve"> gene (BcT4_6001, Bcin14g00870) were associated with at most 11 tomato accessions while the gene itself is associated with altered virulence on all tomato accessions. </w:t>
        </w:r>
        <w:proofErr w:type="spellStart"/>
        <w:r w:rsidR="001F3E05">
          <w:rPr>
            <w:sz w:val="24"/>
            <w:szCs w:val="24"/>
          </w:rPr>
          <w:t>P</w:t>
        </w:r>
      </w:ins>
      <w:del w:id="118" w:author="nesol" w:date="2018-05-03T13:20:00Z">
        <w:r w:rsidDel="001F3E05">
          <w:rPr>
            <w:sz w:val="24"/>
            <w:szCs w:val="24"/>
          </w:rPr>
          <w:delText>p</w:delText>
        </w:r>
      </w:del>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del w:id="119" w:author="nesol" w:date="2018-05-03T13:20:00Z">
        <w:r w:rsidR="00802A76" w:rsidDel="001F3E05">
          <w:rPr>
            <w:sz w:val="24"/>
            <w:szCs w:val="24"/>
          </w:rPr>
          <w:delText>The SNPs within the</w:delText>
        </w:r>
      </w:del>
      <w:r w:rsidR="00802A76">
        <w:rPr>
          <w:sz w:val="24"/>
          <w:szCs w:val="24"/>
        </w:rPr>
        <w:t xml:space="preserve"> </w:t>
      </w:r>
      <w:del w:id="120" w:author="nesol" w:date="2018-05-03T13:19:00Z">
        <w:r w:rsidR="00802A76" w:rsidDel="001F3E05">
          <w:rPr>
            <w:sz w:val="24"/>
            <w:szCs w:val="24"/>
          </w:rPr>
          <w:delText xml:space="preserve">pectinesterase gene </w:delText>
        </w:r>
        <w:r w:rsidR="00F73C6B" w:rsidDel="001F3E05">
          <w:rPr>
            <w:sz w:val="24"/>
            <w:szCs w:val="24"/>
          </w:rPr>
          <w:delText xml:space="preserve">(BcT4_6001, Bcin14g00870) </w:delText>
        </w:r>
        <w:r w:rsidR="00802A76" w:rsidDel="001F3E05">
          <w:rPr>
            <w:sz w:val="24"/>
            <w:szCs w:val="24"/>
          </w:rPr>
          <w:delText xml:space="preserve">were only associated with at most </w:delText>
        </w:r>
        <w:r w:rsidR="00223B11" w:rsidDel="001F3E05">
          <w:rPr>
            <w:sz w:val="24"/>
            <w:szCs w:val="24"/>
          </w:rPr>
          <w:delText>11</w:delText>
        </w:r>
        <w:r w:rsidR="00802A76" w:rsidDel="001F3E05">
          <w:rPr>
            <w:sz w:val="24"/>
            <w:szCs w:val="24"/>
          </w:rPr>
          <w:delText xml:space="preserve"> tomato accessions while the gene itself is associated with altered virulence on all tomato accessions. </w:delText>
        </w:r>
      </w:del>
      <w:r w:rsidR="00802A76">
        <w:rPr>
          <w:sz w:val="24"/>
          <w:szCs w:val="24"/>
        </w:rPr>
        <w:t xml:space="preserve">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lastRenderedPageBreak/>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commentRangeEnd w:id="110"/>
      <w:r w:rsidR="00C623D9">
        <w:rPr>
          <w:rStyle w:val="CommentReference"/>
        </w:rPr>
        <w:commentReference w:id="110"/>
      </w:r>
    </w:p>
    <w:p w14:paraId="7FF89CA2" w14:textId="65BB83ED" w:rsidR="00D61809" w:rsidRDefault="00D61809" w:rsidP="00082C15">
      <w:pPr>
        <w:spacing w:line="480" w:lineRule="auto"/>
        <w:rPr>
          <w:sz w:val="24"/>
          <w:szCs w:val="24"/>
        </w:rPr>
      </w:pPr>
      <w:ins w:id="121" w:author="nesol" w:date="2018-04-22T17:49:00Z">
        <w:r>
          <w:rPr>
            <w:sz w:val="24"/>
            <w:szCs w:val="24"/>
          </w:rPr>
          <w:tab/>
        </w:r>
      </w:ins>
      <w:ins w:id="122" w:author="nesol" w:date="2018-04-22T17:52:00Z">
        <w:r w:rsidR="002B218B">
          <w:rPr>
            <w:sz w:val="24"/>
            <w:szCs w:val="24"/>
          </w:rPr>
          <w:t>To fo</w:t>
        </w:r>
      </w:ins>
      <w:ins w:id="123" w:author="nesol" w:date="2018-04-22T17:53:00Z">
        <w:r w:rsidR="002B218B">
          <w:rPr>
            <w:sz w:val="24"/>
            <w:szCs w:val="24"/>
          </w:rPr>
          <w:t xml:space="preserve">cus on genes which associate with </w:t>
        </w:r>
        <w:r w:rsidR="002B218B" w:rsidRPr="001F3E05">
          <w:rPr>
            <w:i/>
            <w:sz w:val="24"/>
            <w:szCs w:val="24"/>
          </w:rPr>
          <w:t>B. cinerea</w:t>
        </w:r>
        <w:r w:rsidR="002B218B">
          <w:rPr>
            <w:sz w:val="24"/>
            <w:szCs w:val="24"/>
          </w:rPr>
          <w:t xml:space="preserve"> virulence on tomato </w:t>
        </w:r>
      </w:ins>
      <w:ins w:id="124" w:author="nesol" w:date="2018-05-03T13:11:00Z">
        <w:r w:rsidR="00182A6D">
          <w:rPr>
            <w:sz w:val="24"/>
            <w:szCs w:val="24"/>
          </w:rPr>
          <w:t>insensitive to</w:t>
        </w:r>
      </w:ins>
      <w:ins w:id="125" w:author="nesol" w:date="2018-04-22T17:54:00Z">
        <w:r w:rsidR="002B218B">
          <w:rPr>
            <w:sz w:val="24"/>
            <w:szCs w:val="24"/>
          </w:rPr>
          <w:t xml:space="preserve"> GWA method, we examined the gene overlap between</w:t>
        </w:r>
      </w:ins>
      <w:ins w:id="126" w:author="nesol" w:date="2018-05-03T13:20:00Z">
        <w:r w:rsidR="001F3E05">
          <w:rPr>
            <w:sz w:val="24"/>
            <w:szCs w:val="24"/>
          </w:rPr>
          <w:t xml:space="preserve"> significant associations identi</w:t>
        </w:r>
      </w:ins>
      <w:ins w:id="127" w:author="nesol" w:date="2018-05-03T13:21:00Z">
        <w:r w:rsidR="001F3E05">
          <w:rPr>
            <w:sz w:val="24"/>
            <w:szCs w:val="24"/>
          </w:rPr>
          <w:t>fied by</w:t>
        </w:r>
      </w:ins>
      <w:ins w:id="128" w:author="nesol" w:date="2018-04-22T17:54:00Z">
        <w:r w:rsidR="002B218B">
          <w:rPr>
            <w:sz w:val="24"/>
            <w:szCs w:val="24"/>
          </w:rPr>
          <w:t xml:space="preserve"> GEMMA on the B05.10 genome and </w:t>
        </w:r>
      </w:ins>
      <w:proofErr w:type="spellStart"/>
      <w:ins w:id="129" w:author="nesol" w:date="2018-04-22T17:55:00Z">
        <w:r w:rsidR="002B218B">
          <w:rPr>
            <w:sz w:val="24"/>
            <w:szCs w:val="24"/>
          </w:rPr>
          <w:t>bigRR</w:t>
        </w:r>
        <w:proofErr w:type="spellEnd"/>
        <w:r w:rsidR="002B218B">
          <w:rPr>
            <w:sz w:val="24"/>
            <w:szCs w:val="24"/>
          </w:rPr>
          <w:t xml:space="preserve"> on the T4 genome.</w:t>
        </w:r>
      </w:ins>
      <w:ins w:id="130" w:author="nesol" w:date="2018-04-22T17:56:00Z">
        <w:r w:rsidR="002B218B">
          <w:rPr>
            <w:sz w:val="24"/>
            <w:szCs w:val="24"/>
          </w:rPr>
          <w:t xml:space="preserve"> </w:t>
        </w:r>
      </w:ins>
      <w:ins w:id="131" w:author="nesol" w:date="2018-05-03T14:35:00Z">
        <w:r w:rsidR="005A3A13">
          <w:rPr>
            <w:sz w:val="24"/>
            <w:szCs w:val="24"/>
          </w:rPr>
          <w:t xml:space="preserve">We conservatively identified 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21 genes </w:t>
        </w:r>
      </w:ins>
      <w:ins w:id="132" w:author="nesol" w:date="2018-05-03T14:36:00Z">
        <w:r w:rsidR="005A3A13">
          <w:rPr>
            <w:sz w:val="24"/>
            <w:szCs w:val="24"/>
          </w:rPr>
          <w:t>were linked to at least two plant genotypes by both methods</w:t>
        </w:r>
      </w:ins>
      <w:ins w:id="133" w:author="nesol" w:date="2018-05-03T14:37:00Z">
        <w:r w:rsidR="005A3A13">
          <w:rPr>
            <w:sz w:val="24"/>
            <w:szCs w:val="24"/>
          </w:rPr>
          <w:t xml:space="preserve"> (Table S</w:t>
        </w:r>
      </w:ins>
      <w:ins w:id="134" w:author="nesol" w:date="2018-05-03T14:39:00Z">
        <w:r w:rsidR="005A3A13">
          <w:rPr>
            <w:sz w:val="24"/>
            <w:szCs w:val="24"/>
          </w:rPr>
          <w:t>3</w:t>
        </w:r>
      </w:ins>
      <w:ins w:id="135" w:author="nesol" w:date="2018-05-03T15:52:00Z">
        <w:r w:rsidR="006B5011">
          <w:rPr>
            <w:sz w:val="24"/>
            <w:szCs w:val="24"/>
          </w:rPr>
          <w:t>a</w:t>
        </w:r>
      </w:ins>
      <w:ins w:id="136" w:author="nesol" w:date="2018-05-03T14:37:00Z">
        <w:r w:rsidR="005A3A13">
          <w:rPr>
            <w:sz w:val="24"/>
            <w:szCs w:val="24"/>
          </w:rPr>
          <w:t>)</w:t>
        </w:r>
      </w:ins>
      <w:ins w:id="137" w:author="nesol" w:date="2018-05-03T14:36:00Z">
        <w:r w:rsidR="005A3A13">
          <w:rPr>
            <w:sz w:val="24"/>
            <w:szCs w:val="24"/>
          </w:rPr>
          <w:t xml:space="preserve">. </w:t>
        </w:r>
      </w:ins>
      <w:ins w:id="138" w:author="nesol" w:date="2018-05-03T14:55:00Z">
        <w:r w:rsidR="001A47DC">
          <w:rPr>
            <w:sz w:val="24"/>
            <w:szCs w:val="24"/>
          </w:rPr>
          <w:t xml:space="preserve">These genes include transporters and enzymes, but </w:t>
        </w:r>
        <w:r w:rsidR="008F47C7">
          <w:rPr>
            <w:sz w:val="24"/>
            <w:szCs w:val="24"/>
          </w:rPr>
          <w:t xml:space="preserve">not </w:t>
        </w:r>
      </w:ins>
      <w:ins w:id="139" w:author="nesol" w:date="2018-05-03T14:56:00Z">
        <w:r w:rsidR="008F47C7">
          <w:rPr>
            <w:sz w:val="24"/>
            <w:szCs w:val="24"/>
          </w:rPr>
          <w:t>predicted pathogen virulence functions (Table S3</w:t>
        </w:r>
      </w:ins>
      <w:ins w:id="140" w:author="nesol" w:date="2018-05-03T15:52:00Z">
        <w:r w:rsidR="006B5011">
          <w:rPr>
            <w:sz w:val="24"/>
            <w:szCs w:val="24"/>
          </w:rPr>
          <w:t>a, c</w:t>
        </w:r>
      </w:ins>
      <w:ins w:id="141" w:author="nesol" w:date="2018-05-03T14:56:00Z">
        <w:r w:rsidR="008F47C7">
          <w:rPr>
            <w:sz w:val="24"/>
            <w:szCs w:val="24"/>
          </w:rPr>
          <w:t xml:space="preserve">). </w:t>
        </w:r>
      </w:ins>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53312D" w:rsidRDefault="0053312D"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53312D" w:rsidRDefault="0053312D"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53312D" w:rsidRDefault="0053312D"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53312D" w:rsidRDefault="0053312D"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6" o:title="LDplot2.2V1.lg"/>
                </v:shape>
                <v:shape id="Picture 2075" o:spid="_x0000_s1057"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7" o:title="Sl_LesionSize_trueMAF20_NA10_lowTR.gene01Chr2.2.ManhattanPlot"/>
                </v:shape>
                <v:shape id="TextBox 7" o:spid="_x0000_s1058"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53312D" w:rsidRDefault="0053312D"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53312D" w:rsidRDefault="0053312D"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53312D" w:rsidRDefault="0053312D"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53312D" w:rsidRDefault="0053312D"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4"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5"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w:t>
      </w:r>
      <w:proofErr w:type="spellStart"/>
      <w:r>
        <w:rPr>
          <w:sz w:val="24"/>
          <w:szCs w:val="24"/>
        </w:rPr>
        <w:t>pectinesterase</w:t>
      </w:r>
      <w:proofErr w:type="spellEnd"/>
      <w:r>
        <w:rPr>
          <w:sz w:val="24"/>
          <w:szCs w:val="24"/>
        </w:rPr>
        <w:t xml:space="preserv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2EC281DD"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ins w:id="142" w:author="nesol" w:date="2018-04-22T18:11:00Z">
        <w:r w:rsidR="00561E35">
          <w:rPr>
            <w:sz w:val="24"/>
            <w:szCs w:val="24"/>
          </w:rPr>
          <w:t>bigRR</w:t>
        </w:r>
        <w:proofErr w:type="spellEnd"/>
        <w:r w:rsidR="00561E35">
          <w:rPr>
            <w:sz w:val="24"/>
            <w:szCs w:val="24"/>
          </w:rPr>
          <w:t xml:space="preserve"> </w:t>
        </w:r>
      </w:ins>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ins w:id="143" w:author="nesol" w:date="2018-05-03T16:42:00Z">
        <w:r w:rsidR="004F17F2">
          <w:rPr>
            <w:sz w:val="24"/>
            <w:szCs w:val="24"/>
          </w:rPr>
          <w:t>ated</w:t>
        </w:r>
      </w:ins>
      <w:r w:rsidR="00B623B3">
        <w:rPr>
          <w:sz w:val="24"/>
          <w:szCs w:val="24"/>
        </w:rPr>
        <w:t xml:space="preserve"> tomato hosts identified a complex pattern of significant SNPs </w:t>
      </w:r>
      <w:proofErr w:type="gramStart"/>
      <w:r w:rsidR="00B623B3">
        <w:rPr>
          <w:sz w:val="24"/>
          <w:szCs w:val="24"/>
        </w:rPr>
        <w:t>similar to</w:t>
      </w:r>
      <w:proofErr w:type="gramEnd"/>
      <w:r w:rsidR="00B623B3">
        <w:rPr>
          <w:sz w:val="24"/>
          <w:szCs w:val="24"/>
        </w:rPr>
        <w:t xml:space="preserve">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ins w:id="144" w:author="nesol" w:date="2018-04-22T18:11:00Z">
        <w:r w:rsidR="00561E35">
          <w:rPr>
            <w:sz w:val="24"/>
            <w:szCs w:val="24"/>
          </w:rPr>
          <w:t xml:space="preserve"> </w:t>
        </w:r>
      </w:ins>
      <w:ins w:id="145" w:author="nesol" w:date="2018-04-22T18:12:00Z">
        <w:r w:rsidR="00792DBD">
          <w:rPr>
            <w:sz w:val="24"/>
            <w:szCs w:val="24"/>
          </w:rPr>
          <w:t>GWA of these domestication traits by</w:t>
        </w:r>
      </w:ins>
      <w:ins w:id="146" w:author="nesol" w:date="2018-04-22T18:11:00Z">
        <w:r w:rsidR="00561E35">
          <w:rPr>
            <w:sz w:val="24"/>
            <w:szCs w:val="24"/>
          </w:rPr>
          <w:t xml:space="preserve"> GEMMA</w:t>
        </w:r>
      </w:ins>
      <w:r w:rsidR="00B623B3">
        <w:rPr>
          <w:sz w:val="24"/>
          <w:szCs w:val="24"/>
        </w:rPr>
        <w:t xml:space="preserve"> </w:t>
      </w:r>
      <w:ins w:id="147" w:author="nesol" w:date="2018-04-22T18:12:00Z">
        <w:r w:rsidR="00792DBD">
          <w:rPr>
            <w:sz w:val="24"/>
            <w:szCs w:val="24"/>
          </w:rPr>
          <w:t>identified similar patterns</w:t>
        </w:r>
      </w:ins>
      <w:ins w:id="148" w:author="nesol" w:date="2018-05-03T16:42:00Z">
        <w:r w:rsidR="004F17F2">
          <w:rPr>
            <w:sz w:val="24"/>
            <w:szCs w:val="24"/>
          </w:rPr>
          <w:t xml:space="preserve"> of high overlap between SNPs and genes between Botrytis virulence on wild or domesticated tomato hosts, a</w:t>
        </w:r>
      </w:ins>
      <w:ins w:id="149" w:author="nesol" w:date="2018-05-03T16:43:00Z">
        <w:r w:rsidR="004F17F2">
          <w:rPr>
            <w:sz w:val="24"/>
            <w:szCs w:val="24"/>
          </w:rPr>
          <w:t>nd rare overlap with Domestication Sensitivity</w:t>
        </w:r>
      </w:ins>
      <w:ins w:id="150" w:author="nesol" w:date="2018-04-22T18:12:00Z">
        <w:r w:rsidR="00792DBD">
          <w:rPr>
            <w:sz w:val="24"/>
            <w:szCs w:val="24"/>
          </w:rPr>
          <w:t xml:space="preserve"> (Figure </w:t>
        </w:r>
        <w:r w:rsidR="00792DBD">
          <w:rPr>
            <w:sz w:val="24"/>
            <w:szCs w:val="24"/>
          </w:rPr>
          <w:lastRenderedPageBreak/>
          <w:t>S</w:t>
        </w:r>
      </w:ins>
      <w:ins w:id="151" w:author="nesol" w:date="2018-04-22T18:13:00Z">
        <w:r w:rsidR="00792DBD">
          <w:rPr>
            <w:sz w:val="24"/>
            <w:szCs w:val="24"/>
          </w:rPr>
          <w:t xml:space="preserve">4). </w:t>
        </w:r>
      </w:ins>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ins w:id="152" w:author="nesol" w:date="2018-05-03T16:28:00Z">
        <w:r w:rsidR="008C568F">
          <w:rPr>
            <w:sz w:val="24"/>
            <w:szCs w:val="24"/>
          </w:rPr>
          <w:t xml:space="preserve">We also examined </w:t>
        </w:r>
      </w:ins>
      <w:ins w:id="153" w:author="nesol" w:date="2018-05-03T16:29:00Z">
        <w:r w:rsidR="008C568F">
          <w:rPr>
            <w:sz w:val="24"/>
            <w:szCs w:val="24"/>
          </w:rPr>
          <w:t xml:space="preserve">the overlap in genes associated to these domestication traits by </w:t>
        </w:r>
        <w:proofErr w:type="spellStart"/>
        <w:r w:rsidR="008C568F">
          <w:rPr>
            <w:sz w:val="24"/>
            <w:szCs w:val="24"/>
          </w:rPr>
          <w:t>bigRR</w:t>
        </w:r>
        <w:proofErr w:type="spellEnd"/>
        <w:r w:rsidR="008C568F">
          <w:rPr>
            <w:sz w:val="24"/>
            <w:szCs w:val="24"/>
          </w:rPr>
          <w:t xml:space="preserve"> and GEMMA, identifying </w:t>
        </w:r>
      </w:ins>
      <w:ins w:id="154" w:author="nesol" w:date="2018-05-03T16:30:00Z">
        <w:r w:rsidR="008C568F">
          <w:rPr>
            <w:sz w:val="24"/>
            <w:szCs w:val="24"/>
          </w:rPr>
          <w:t>113 unique genes (Table S3). These genes include several transporters and enzymes, with f</w:t>
        </w:r>
      </w:ins>
      <w:ins w:id="155" w:author="nesol" w:date="2018-05-03T16:31:00Z">
        <w:r w:rsidR="008C568F">
          <w:rPr>
            <w:sz w:val="24"/>
            <w:szCs w:val="24"/>
          </w:rPr>
          <w:t>ew predicted virulence genes. One gene from this overlap list (</w:t>
        </w:r>
        <w:r w:rsidR="008C568F" w:rsidRPr="008C568F">
          <w:rPr>
            <w:sz w:val="24"/>
            <w:szCs w:val="24"/>
          </w:rPr>
          <w:t>Bcin01g05800</w:t>
        </w:r>
        <w:r w:rsidR="008C568F">
          <w:rPr>
            <w:sz w:val="24"/>
            <w:szCs w:val="24"/>
          </w:rPr>
          <w:t xml:space="preserve">) contains TPR repeats, </w:t>
        </w:r>
      </w:ins>
      <w:ins w:id="156" w:author="nesol" w:date="2018-05-03T16:32:00Z">
        <w:r w:rsidR="008C568F">
          <w:rPr>
            <w:sz w:val="24"/>
            <w:szCs w:val="24"/>
          </w:rPr>
          <w:t>which are common in bacterial virulence proteins {</w:t>
        </w:r>
      </w:ins>
      <w:proofErr w:type="spellStart"/>
      <w:ins w:id="157" w:author="nesol" w:date="2018-05-03T16:37:00Z">
        <w:r w:rsidR="008C568F">
          <w:rPr>
            <w:sz w:val="24"/>
            <w:szCs w:val="24"/>
          </w:rPr>
          <w:t>Cerveny</w:t>
        </w:r>
        <w:proofErr w:type="spellEnd"/>
        <w:r w:rsidR="008C568F">
          <w:rPr>
            <w:sz w:val="24"/>
            <w:szCs w:val="24"/>
          </w:rPr>
          <w:t xml:space="preserve"> 2013</w:t>
        </w:r>
      </w:ins>
      <w:ins w:id="158" w:author="nesol" w:date="2018-05-03T16:32:00Z">
        <w:r w:rsidR="008C568F">
          <w:rPr>
            <w:sz w:val="24"/>
            <w:szCs w:val="24"/>
          </w:rPr>
          <w:t>}</w:t>
        </w:r>
      </w:ins>
      <w:ins w:id="159" w:author="nesol" w:date="2018-05-03T16:39:00Z">
        <w:r w:rsidR="00C44D43">
          <w:rPr>
            <w:sz w:val="24"/>
            <w:szCs w:val="24"/>
          </w:rPr>
          <w:t xml:space="preserve"> and are </w:t>
        </w:r>
      </w:ins>
      <w:ins w:id="160" w:author="nesol" w:date="2018-05-03T16:40:00Z">
        <w:r w:rsidR="00C44D43">
          <w:rPr>
            <w:sz w:val="24"/>
            <w:szCs w:val="24"/>
          </w:rPr>
          <w:t xml:space="preserve">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maydis </w:t>
        </w:r>
        <w:r w:rsidR="00C44D43">
          <w:rPr>
            <w:rFonts w:ascii="Arial" w:hAnsi="Arial" w:cs="Arial"/>
            <w:iCs/>
            <w:color w:val="1C1D1E"/>
            <w:sz w:val="20"/>
            <w:shd w:val="clear" w:color="auto" w:fill="FFFFFF"/>
          </w:rPr>
          <w:t xml:space="preserve">{Lo </w:t>
        </w:r>
        <w:proofErr w:type="spellStart"/>
        <w:r w:rsidR="00C44D43">
          <w:rPr>
            <w:rFonts w:ascii="Arial" w:hAnsi="Arial" w:cs="Arial"/>
            <w:iCs/>
            <w:color w:val="1C1D1E"/>
            <w:sz w:val="20"/>
            <w:shd w:val="clear" w:color="auto" w:fill="FFFFFF"/>
          </w:rPr>
          <w:t>Presti</w:t>
        </w:r>
        <w:proofErr w:type="spellEnd"/>
        <w:r w:rsidR="00C44D43">
          <w:rPr>
            <w:rFonts w:ascii="Arial" w:hAnsi="Arial" w:cs="Arial"/>
            <w:iCs/>
            <w:color w:val="1C1D1E"/>
            <w:sz w:val="20"/>
            <w:shd w:val="clear" w:color="auto" w:fill="FFFFFF"/>
          </w:rPr>
          <w:t xml:space="preserve"> 2015}</w:t>
        </w:r>
      </w:ins>
      <w:ins w:id="161" w:author="nesol" w:date="2018-05-03T16:32:00Z">
        <w:r w:rsidR="008C568F">
          <w:rPr>
            <w:sz w:val="24"/>
            <w:szCs w:val="24"/>
          </w:rPr>
          <w:t xml:space="preserve">. </w:t>
        </w:r>
      </w:ins>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ins w:id="162" w:author="nesol" w:date="2018-04-22T18:14:00Z">
        <w:r w:rsidR="00792DBD">
          <w:rPr>
            <w:sz w:val="24"/>
            <w:szCs w:val="24"/>
          </w:rPr>
          <w:t xml:space="preserve">by </w:t>
        </w:r>
        <w:proofErr w:type="spellStart"/>
        <w:r w:rsidR="00792DBD">
          <w:rPr>
            <w:sz w:val="24"/>
            <w:szCs w:val="24"/>
          </w:rPr>
          <w:t>bigRR</w:t>
        </w:r>
        <w:proofErr w:type="spellEnd"/>
        <w:r w:rsidR="00792DBD">
          <w:rPr>
            <w:sz w:val="24"/>
            <w:szCs w:val="24"/>
          </w:rPr>
          <w:t xml:space="preserve"> </w:t>
        </w:r>
      </w:ins>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8">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3F20161"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" fillcolor="#4f81bd [3204]" strokecolor="black [3213]">
                  <v:imagedata r:id="rId52" o:title="" croptop="8383f" cropbottom="7584f" cropleft="10517f" cropright="7482f"/>
                </v:shape>
                <v:shape id="Picture 3078" o:spid="_x0000_s1068"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53" o:title="Venn_SNPs_10NA_numbered" croptop="3186f" cropbottom="2717f" cropleft="11150f" cropright="4125f"/>
                </v:shape>
                <v:shape id="Picture 3079" o:spid="_x0000_s1069"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4" o:title="FigR8_SlBc_trueMAF20_10NA_domest.ManhattanPlot"/>
                </v:shape>
                <v:shape id="TextBox 4" o:spid="_x0000_s1070"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1"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2"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53312D" w:rsidRDefault="0053312D"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3"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5"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209D117A" w:rsidR="00A765A1" w:rsidRDefault="00277283" w:rsidP="00F8407B">
      <w:pPr>
        <w:spacing w:line="480" w:lineRule="auto"/>
        <w:rPr>
          <w:sz w:val="24"/>
          <w:szCs w:val="24"/>
        </w:rPr>
      </w:pPr>
      <w:r>
        <w:rPr>
          <w:sz w:val="24"/>
          <w:szCs w:val="24"/>
        </w:rPr>
        <w:t xml:space="preserve">enrichment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ins w:id="163" w:author="nesol" w:date="2018-05-03T15:44:00Z">
        <w:r w:rsidR="005A224E">
          <w:rPr>
            <w:sz w:val="24"/>
            <w:szCs w:val="24"/>
          </w:rPr>
          <w:t>f</w:t>
        </w:r>
      </w:ins>
      <w:r>
        <w:rPr>
          <w:sz w:val="24"/>
          <w:szCs w:val="24"/>
        </w:rPr>
        <w:t>)</w:t>
      </w:r>
      <w:r w:rsidR="00FD2B5C">
        <w:rPr>
          <w:sz w:val="24"/>
          <w:szCs w:val="24"/>
        </w:rPr>
        <w:t xml:space="preserve"> when compared to the whole-genome </w:t>
      </w:r>
      <w:ins w:id="164" w:author="nesol" w:date="2018-05-03T15:08:00Z">
        <w:r w:rsidR="0058052E">
          <w:rPr>
            <w:sz w:val="24"/>
            <w:szCs w:val="24"/>
          </w:rPr>
          <w:t xml:space="preserve">T4 gene </w:t>
        </w:r>
      </w:ins>
      <w:r w:rsidR="00FD2B5C">
        <w:rPr>
          <w:sz w:val="24"/>
          <w:szCs w:val="24"/>
        </w:rPr>
        <w:t>annotation</w:t>
      </w:r>
      <w:r>
        <w:rPr>
          <w:sz w:val="24"/>
          <w:szCs w:val="24"/>
        </w:rPr>
        <w:t>.</w:t>
      </w:r>
      <w:del w:id="165" w:author="nesol" w:date="2018-04-22T18:15:00Z">
        <w:r w:rsidDel="000D087F">
          <w:rPr>
            <w:sz w:val="24"/>
            <w:szCs w:val="24"/>
          </w:rPr>
          <w:delText xml:space="preserve"> </w:delText>
        </w:r>
      </w:del>
      <w:r>
        <w:rPr>
          <w:sz w:val="24"/>
          <w:szCs w:val="24"/>
        </w:rPr>
        <w:t xml:space="preserve"> </w:t>
      </w:r>
      <w:del w:id="166" w:author="nesol" w:date="2018-05-03T15:00:00Z">
        <w:r w:rsidR="00030F30" w:rsidDel="008F47C7">
          <w:rPr>
            <w:sz w:val="24"/>
            <w:szCs w:val="24"/>
          </w:rPr>
          <w:delText xml:space="preserve">Of the 22 </w:delText>
        </w:r>
        <w:r w:rsidR="00FD2B5C" w:rsidDel="008F47C7">
          <w:rPr>
            <w:sz w:val="24"/>
            <w:szCs w:val="24"/>
          </w:rPr>
          <w:delText xml:space="preserve">functions overrepresented for domestication </w:delText>
        </w:r>
        <w:r w:rsidR="00CB39BA" w:rsidDel="008F47C7">
          <w:rPr>
            <w:sz w:val="24"/>
            <w:szCs w:val="24"/>
          </w:rPr>
          <w:delText xml:space="preserve">virulence </w:delText>
        </w:r>
        <w:r w:rsidR="00030F30" w:rsidDel="008F47C7">
          <w:rPr>
            <w:sz w:val="24"/>
            <w:szCs w:val="24"/>
          </w:rPr>
          <w:delText xml:space="preserve">traits, eight are </w:delText>
        </w:r>
        <w:r w:rsidR="00276B35" w:rsidDel="008F47C7">
          <w:rPr>
            <w:sz w:val="24"/>
            <w:szCs w:val="24"/>
          </w:rPr>
          <w:delText xml:space="preserve">enzymes and two </w:delText>
        </w:r>
        <w:r w:rsidR="00030F30" w:rsidDel="008F47C7">
          <w:rPr>
            <w:sz w:val="24"/>
            <w:szCs w:val="24"/>
          </w:rPr>
          <w:delText xml:space="preserve">are </w:delText>
        </w:r>
        <w:r w:rsidR="00722316" w:rsidDel="008F47C7">
          <w:rPr>
            <w:sz w:val="24"/>
            <w:szCs w:val="24"/>
          </w:rPr>
          <w:delText>transporters (Table S</w:delText>
        </w:r>
        <w:r w:rsidR="00207B28" w:rsidDel="008F47C7">
          <w:rPr>
            <w:sz w:val="24"/>
            <w:szCs w:val="24"/>
          </w:rPr>
          <w:delText>3</w:delText>
        </w:r>
        <w:r w:rsidR="00276B35" w:rsidDel="008F47C7">
          <w:rPr>
            <w:sz w:val="24"/>
            <w:szCs w:val="24"/>
          </w:rPr>
          <w:delText xml:space="preserve">). </w:delText>
        </w:r>
        <w:r w:rsidR="00483511" w:rsidDel="008F47C7">
          <w:rPr>
            <w:sz w:val="24"/>
            <w:szCs w:val="24"/>
          </w:rPr>
          <w:delText xml:space="preserve">Eight </w:delText>
        </w:r>
        <w:r w:rsidR="00030F30" w:rsidDel="008F47C7">
          <w:rPr>
            <w:sz w:val="24"/>
            <w:szCs w:val="24"/>
          </w:rPr>
          <w:delText>gene functions</w:delText>
        </w:r>
        <w:r w:rsidR="00276B35" w:rsidDel="008F47C7">
          <w:rPr>
            <w:sz w:val="24"/>
            <w:szCs w:val="24"/>
          </w:rPr>
          <w:delText xml:space="preserve"> are uniquely overrepresen</w:delText>
        </w:r>
        <w:r w:rsidR="00FD2B5C" w:rsidDel="008F47C7">
          <w:rPr>
            <w:sz w:val="24"/>
            <w:szCs w:val="24"/>
          </w:rPr>
          <w:delText xml:space="preserve">ted in </w:delText>
        </w:r>
        <w:r w:rsidR="00FD2B5C" w:rsidRPr="00276B35" w:rsidDel="008F47C7">
          <w:rPr>
            <w:i/>
            <w:sz w:val="24"/>
            <w:szCs w:val="24"/>
          </w:rPr>
          <w:delText>B. cinerea</w:delText>
        </w:r>
        <w:r w:rsidR="00FD2B5C" w:rsidDel="008F47C7">
          <w:rPr>
            <w:sz w:val="24"/>
            <w:szCs w:val="24"/>
          </w:rPr>
          <w:delText xml:space="preserve"> growth on wi</w:delText>
        </w:r>
        <w:r w:rsidR="00483511" w:rsidDel="008F47C7">
          <w:rPr>
            <w:sz w:val="24"/>
            <w:szCs w:val="24"/>
          </w:rPr>
          <w:delText xml:space="preserve">ld tomato genotypes, and </w:delText>
        </w:r>
        <w:r w:rsidR="003F1CAD" w:rsidDel="008F47C7">
          <w:rPr>
            <w:sz w:val="24"/>
            <w:szCs w:val="24"/>
          </w:rPr>
          <w:delText>eight</w:delText>
        </w:r>
        <w:r w:rsidR="00FD2B5C" w:rsidDel="008F47C7">
          <w:rPr>
            <w:sz w:val="24"/>
            <w:szCs w:val="24"/>
          </w:rPr>
          <w:delText xml:space="preserve"> functions are overrepresented only for domestication-sensitivity genes</w:delText>
        </w:r>
        <w:r w:rsidR="00483511" w:rsidDel="008F47C7">
          <w:rPr>
            <w:sz w:val="24"/>
            <w:szCs w:val="24"/>
          </w:rPr>
          <w:delText>.</w:delText>
        </w:r>
        <w:r w:rsidR="001F2695" w:rsidDel="008F47C7">
          <w:rPr>
            <w:sz w:val="24"/>
            <w:szCs w:val="24"/>
          </w:rPr>
          <w:delText xml:space="preserve">  </w:delText>
        </w:r>
        <w:r w:rsidR="00483511" w:rsidDel="008F47C7">
          <w:rPr>
            <w:sz w:val="24"/>
            <w:szCs w:val="24"/>
          </w:rPr>
          <w:delText>Amo</w:delText>
        </w:r>
        <w:r w:rsidR="003F1CAD" w:rsidDel="008F47C7">
          <w:rPr>
            <w:sz w:val="24"/>
            <w:szCs w:val="24"/>
          </w:rPr>
          <w:delText xml:space="preserve">ng the </w:delText>
        </w:r>
        <w:r w:rsidR="00CB39BA" w:rsidDel="008F47C7">
          <w:rPr>
            <w:sz w:val="24"/>
            <w:szCs w:val="24"/>
          </w:rPr>
          <w:delText xml:space="preserve">eight </w:delText>
        </w:r>
        <w:r w:rsidR="00024937" w:rsidDel="008F47C7">
          <w:rPr>
            <w:sz w:val="24"/>
            <w:szCs w:val="24"/>
          </w:rPr>
          <w:delText>gene functions</w:delText>
        </w:r>
        <w:r w:rsidR="00CB39BA" w:rsidDel="008F47C7">
          <w:rPr>
            <w:sz w:val="24"/>
            <w:szCs w:val="24"/>
          </w:rPr>
          <w:delText xml:space="preserve"> associated specifically to domestication-</w:delText>
        </w:r>
        <w:r w:rsidR="003F1CAD" w:rsidDel="008F47C7">
          <w:rPr>
            <w:sz w:val="24"/>
            <w:szCs w:val="24"/>
          </w:rPr>
          <w:delText xml:space="preserve">sensitivity is </w:delText>
        </w:r>
        <w:r w:rsidR="00483511" w:rsidDel="008F47C7">
          <w:rPr>
            <w:sz w:val="24"/>
            <w:szCs w:val="24"/>
          </w:rPr>
          <w:delText>indoleamine</w:delText>
        </w:r>
        <w:r w:rsidR="00802A76" w:rsidDel="008F47C7">
          <w:rPr>
            <w:sz w:val="24"/>
            <w:szCs w:val="24"/>
          </w:rPr>
          <w:delText xml:space="preserve"> 2,3-dioxygenase</w:delText>
        </w:r>
        <w:r w:rsidR="00483511" w:rsidDel="008F47C7">
          <w:rPr>
            <w:sz w:val="24"/>
            <w:szCs w:val="24"/>
          </w:rPr>
          <w:delText xml:space="preserve">, which </w:delText>
        </w:r>
        <w:r w:rsidR="00024937" w:rsidDel="008F47C7">
          <w:rPr>
            <w:sz w:val="24"/>
            <w:szCs w:val="24"/>
          </w:rPr>
          <w:delText>converts</w:delText>
        </w:r>
        <w:r w:rsidR="00802A76" w:rsidDel="008F47C7">
          <w:rPr>
            <w:sz w:val="24"/>
            <w:szCs w:val="24"/>
          </w:rPr>
          <w:delText xml:space="preserve"> </w:delText>
        </w:r>
        <w:r w:rsidR="00483511" w:rsidDel="008F47C7">
          <w:rPr>
            <w:sz w:val="24"/>
            <w:szCs w:val="24"/>
          </w:rPr>
          <w:delText xml:space="preserve">tryptophan </w:delText>
        </w:r>
        <w:r w:rsidR="00802A76" w:rsidDel="008F47C7">
          <w:rPr>
            <w:sz w:val="24"/>
            <w:szCs w:val="24"/>
          </w:rPr>
          <w:delText xml:space="preserve">to N-formylkyneureine and has been linked to altered immune responses in a number of systems </w:delText>
        </w:r>
        <w:r w:rsidR="009810DC"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sidDel="008F47C7">
          <w:rPr>
            <w:sz w:val="24"/>
            <w:szCs w:val="24"/>
          </w:rPr>
          <w:delInstrText xml:space="preserve"> ADDIN EN.CITE </w:delInstrText>
        </w:r>
        <w:r w:rsidR="008869A9"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sidDel="008F47C7">
          <w:rPr>
            <w:sz w:val="24"/>
            <w:szCs w:val="24"/>
          </w:rPr>
          <w:delInstrText xml:space="preserve"> ADDIN EN.CITE.DATA </w:delInstrText>
        </w:r>
        <w:r w:rsidR="008869A9" w:rsidDel="008F47C7">
          <w:rPr>
            <w:sz w:val="24"/>
            <w:szCs w:val="24"/>
          </w:rPr>
        </w:r>
        <w:r w:rsidR="008869A9" w:rsidDel="008F47C7">
          <w:rPr>
            <w:sz w:val="24"/>
            <w:szCs w:val="24"/>
          </w:rPr>
          <w:fldChar w:fldCharType="end"/>
        </w:r>
        <w:r w:rsidR="009810DC" w:rsidDel="008F47C7">
          <w:rPr>
            <w:sz w:val="24"/>
            <w:szCs w:val="24"/>
          </w:rPr>
        </w:r>
        <w:r w:rsidR="009810DC" w:rsidDel="008F47C7">
          <w:rPr>
            <w:sz w:val="24"/>
            <w:szCs w:val="24"/>
          </w:rPr>
          <w:fldChar w:fldCharType="separate"/>
        </w:r>
        <w:r w:rsidR="009810DC" w:rsidDel="008F47C7">
          <w:rPr>
            <w:noProof/>
            <w:sz w:val="24"/>
            <w:szCs w:val="24"/>
          </w:rPr>
          <w:delText>(Uyttenhove, Pilotte et al. 2003, Chen, Liang et al. 2008, Camañes, Scalschi et al. 2015)</w:delText>
        </w:r>
        <w:r w:rsidR="009810DC" w:rsidDel="008F47C7">
          <w:rPr>
            <w:sz w:val="24"/>
            <w:szCs w:val="24"/>
          </w:rPr>
          <w:fldChar w:fldCharType="end"/>
        </w:r>
        <w:r w:rsidR="00802A76" w:rsidDel="008F47C7">
          <w:rPr>
            <w:sz w:val="24"/>
            <w:szCs w:val="24"/>
          </w:rPr>
          <w:delText xml:space="preserve">. </w:delText>
        </w:r>
        <w:r w:rsidR="00CB39BA" w:rsidDel="008F47C7">
          <w:rPr>
            <w:sz w:val="24"/>
            <w:szCs w:val="24"/>
          </w:rPr>
          <w:delText>The only other known function is a</w:delText>
        </w:r>
        <w:r w:rsidR="003F1CAD" w:rsidDel="008F47C7">
          <w:rPr>
            <w:sz w:val="24"/>
            <w:szCs w:val="24"/>
          </w:rPr>
          <w:delText xml:space="preserve"> phosphodiesterase</w:delText>
        </w:r>
        <w:r w:rsidR="00CB39BA" w:rsidDel="008F47C7">
          <w:rPr>
            <w:sz w:val="24"/>
            <w:szCs w:val="24"/>
          </w:rPr>
          <w:delText xml:space="preserve"> related to BcPde2</w:delText>
        </w:r>
        <w:r w:rsidR="003F1CAD" w:rsidDel="008F47C7">
          <w:rPr>
            <w:sz w:val="24"/>
            <w:szCs w:val="24"/>
          </w:rPr>
          <w:delText xml:space="preserve">, a </w:delText>
        </w:r>
        <w:r w:rsidR="00CB39BA" w:rsidDel="008F47C7">
          <w:rPr>
            <w:sz w:val="24"/>
            <w:szCs w:val="24"/>
          </w:rPr>
          <w:delText xml:space="preserve">gene </w:delText>
        </w:r>
        <w:r w:rsidR="003F1CAD" w:rsidDel="008F47C7">
          <w:rPr>
            <w:sz w:val="24"/>
            <w:szCs w:val="24"/>
          </w:rPr>
          <w:delText xml:space="preserve">that has previously been associated with </w:delText>
        </w:r>
        <w:r w:rsidR="003F1CAD" w:rsidRPr="003F1CAD" w:rsidDel="008F47C7">
          <w:rPr>
            <w:i/>
            <w:sz w:val="24"/>
            <w:szCs w:val="24"/>
          </w:rPr>
          <w:delText>B. cinerea</w:delText>
        </w:r>
        <w:r w:rsidR="003F1CAD" w:rsidDel="008F47C7">
          <w:rPr>
            <w:sz w:val="24"/>
            <w:szCs w:val="24"/>
          </w:rPr>
          <w:delText xml:space="preserve"> virulence through the cAMP signaling pathway </w:delText>
        </w:r>
        <w:r w:rsidR="007F3EED" w:rsidDel="008F47C7">
          <w:rPr>
            <w:sz w:val="24"/>
            <w:szCs w:val="24"/>
          </w:rPr>
          <w:fldChar w:fldCharType="begin"/>
        </w:r>
        <w:r w:rsidR="007F3EED" w:rsidDel="008F47C7">
          <w:rPr>
            <w:sz w:val="24"/>
            <w:szCs w:val="24"/>
          </w:rPr>
          <w:del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delInstrText>
        </w:r>
        <w:r w:rsidR="007F3EED" w:rsidDel="008F47C7">
          <w:rPr>
            <w:sz w:val="24"/>
            <w:szCs w:val="24"/>
          </w:rPr>
          <w:fldChar w:fldCharType="separate"/>
        </w:r>
        <w:r w:rsidR="007F3EED" w:rsidDel="008F47C7">
          <w:rPr>
            <w:noProof/>
            <w:sz w:val="24"/>
            <w:szCs w:val="24"/>
          </w:rPr>
          <w:delText>(Harren, Brandhoff et al. 2013)</w:delText>
        </w:r>
        <w:r w:rsidR="007F3EED" w:rsidDel="008F47C7">
          <w:rPr>
            <w:sz w:val="24"/>
            <w:szCs w:val="24"/>
          </w:rPr>
          <w:fldChar w:fldCharType="end"/>
        </w:r>
        <w:r w:rsidR="00483511" w:rsidDel="008F47C7">
          <w:rPr>
            <w:sz w:val="24"/>
            <w:szCs w:val="24"/>
          </w:rPr>
          <w:delText xml:space="preserve">. </w:delText>
        </w:r>
      </w:del>
      <w:ins w:id="167" w:author="nesol" w:date="2018-05-03T15:01:00Z">
        <w:r w:rsidR="008F47C7">
          <w:rPr>
            <w:sz w:val="24"/>
            <w:szCs w:val="24"/>
          </w:rPr>
          <w:t xml:space="preserve">We also examined functional enrichment for genes associated with domestication traits by both GEMMA and </w:t>
        </w:r>
        <w:proofErr w:type="spellStart"/>
        <w:r w:rsidR="008F47C7">
          <w:rPr>
            <w:sz w:val="24"/>
            <w:szCs w:val="24"/>
          </w:rPr>
          <w:t>bigRR</w:t>
        </w:r>
        <w:proofErr w:type="spellEnd"/>
        <w:r w:rsidR="008F47C7">
          <w:rPr>
            <w:sz w:val="24"/>
            <w:szCs w:val="24"/>
          </w:rPr>
          <w:t xml:space="preserve">. </w:t>
        </w:r>
      </w:ins>
      <w:ins w:id="168" w:author="nesol" w:date="2018-05-03T15:07:00Z">
        <w:r w:rsidR="0058052E">
          <w:rPr>
            <w:sz w:val="24"/>
            <w:szCs w:val="24"/>
          </w:rPr>
          <w:t xml:space="preserve">We found </w:t>
        </w:r>
      </w:ins>
      <w:ins w:id="169" w:author="nesol" w:date="2018-05-03T16:13:00Z">
        <w:r w:rsidR="00E07973">
          <w:rPr>
            <w:sz w:val="24"/>
            <w:szCs w:val="24"/>
          </w:rPr>
          <w:t>41</w:t>
        </w:r>
      </w:ins>
      <w:ins w:id="170" w:author="nesol" w:date="2018-05-03T15:07:00Z">
        <w:r w:rsidR="0058052E">
          <w:rPr>
            <w:sz w:val="24"/>
            <w:szCs w:val="24"/>
          </w:rPr>
          <w:t xml:space="preserve"> significantly overrepresented biological function</w:t>
        </w:r>
      </w:ins>
      <w:ins w:id="171" w:author="nesol" w:date="2018-05-03T15:08:00Z">
        <w:r w:rsidR="0058052E">
          <w:rPr>
            <w:sz w:val="24"/>
            <w:szCs w:val="24"/>
          </w:rPr>
          <w:t>s</w:t>
        </w:r>
      </w:ins>
      <w:ins w:id="172" w:author="nesol" w:date="2018-05-03T15:53:00Z">
        <w:r w:rsidR="006B5011">
          <w:rPr>
            <w:sz w:val="24"/>
            <w:szCs w:val="24"/>
          </w:rPr>
          <w:t xml:space="preserve"> (Table S3d)</w:t>
        </w:r>
      </w:ins>
      <w:ins w:id="173" w:author="nesol" w:date="2018-05-03T15:08:00Z">
        <w:r w:rsidR="0058052E">
          <w:rPr>
            <w:sz w:val="24"/>
            <w:szCs w:val="24"/>
          </w:rPr>
          <w:t xml:space="preserve">. </w:t>
        </w:r>
      </w:ins>
      <w:ins w:id="174" w:author="nesol" w:date="2018-05-03T16:13:00Z">
        <w:r w:rsidR="00F8407B">
          <w:rPr>
            <w:sz w:val="24"/>
            <w:szCs w:val="24"/>
          </w:rPr>
          <w:t xml:space="preserve">These functions include </w:t>
        </w:r>
      </w:ins>
      <w:ins w:id="175" w:author="nesol" w:date="2018-05-03T16:15:00Z">
        <w:r w:rsidR="00F8407B">
          <w:rPr>
            <w:sz w:val="24"/>
            <w:szCs w:val="24"/>
          </w:rPr>
          <w:t xml:space="preserve">12 enzymes and two transporters (Table S3d). </w:t>
        </w:r>
      </w:ins>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w:t>
      </w:r>
      <w:r w:rsidR="00CB39BA">
        <w:rPr>
          <w:sz w:val="24"/>
          <w:szCs w:val="24"/>
        </w:rPr>
        <w:lastRenderedPageBreak/>
        <w:t xml:space="preserve">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1143D857"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 xml:space="preserve">There </w:t>
      </w:r>
      <w:r w:rsidR="00E62AE8">
        <w:rPr>
          <w:sz w:val="24"/>
          <w:szCs w:val="24"/>
        </w:rPr>
        <w:lastRenderedPageBreak/>
        <w:t>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w:t>
      </w:r>
      <w:proofErr w:type="gramStart"/>
      <w:r w:rsidR="005533EE">
        <w:rPr>
          <w:sz w:val="24"/>
          <w:szCs w:val="24"/>
        </w:rPr>
        <w:t>quantitative, and</w:t>
      </w:r>
      <w:proofErr w:type="gramEnd"/>
      <w:r w:rsidR="005533EE">
        <w:rPr>
          <w:sz w:val="24"/>
          <w:szCs w:val="24"/>
        </w:rPr>
        <w:t xml:space="preserve">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ins w:id="176" w:author="nesol" w:date="2018-05-03T15:45:00Z">
        <w:r w:rsidR="005A224E">
          <w:rPr>
            <w:sz w:val="24"/>
            <w:szCs w:val="24"/>
          </w:rPr>
          <w:t>b, d, f</w:t>
        </w:r>
      </w:ins>
      <w:r w:rsidR="00A82868">
        <w:rPr>
          <w:sz w:val="24"/>
          <w:szCs w:val="24"/>
        </w:rPr>
        <w:t>)</w:t>
      </w:r>
      <w:r w:rsidR="005533EE">
        <w:rPr>
          <w:sz w:val="24"/>
          <w:szCs w:val="24"/>
        </w:rPr>
        <w:t>.</w:t>
      </w:r>
      <w:r w:rsidR="00686E9E">
        <w:rPr>
          <w:sz w:val="24"/>
          <w:szCs w:val="24"/>
        </w:rPr>
        <w:t xml:space="preserve"> </w:t>
      </w:r>
      <w:r w:rsidR="005533EE">
        <w:rPr>
          <w:sz w:val="24"/>
          <w:szCs w:val="24"/>
        </w:rPr>
        <w:t xml:space="preserve"> </w:t>
      </w:r>
      <w:ins w:id="177" w:author="nesol" w:date="2018-05-03T16:17:00Z">
        <w:r w:rsidR="00F8407B">
          <w:rPr>
            <w:sz w:val="24"/>
            <w:szCs w:val="24"/>
          </w:rPr>
          <w:t xml:space="preserve">We also identified a </w:t>
        </w:r>
      </w:ins>
      <w:ins w:id="178" w:author="nesol" w:date="2018-05-03T16:18:00Z">
        <w:r w:rsidR="00F8407B">
          <w:rPr>
            <w:sz w:val="24"/>
            <w:szCs w:val="24"/>
          </w:rPr>
          <w:t xml:space="preserve">conservative </w:t>
        </w:r>
      </w:ins>
      <w:ins w:id="179" w:author="nesol" w:date="2018-05-03T16:17:00Z">
        <w:r w:rsidR="00F8407B">
          <w:rPr>
            <w:sz w:val="24"/>
            <w:szCs w:val="24"/>
          </w:rPr>
          <w:t xml:space="preserve">subset of genes whose association to </w:t>
        </w:r>
      </w:ins>
      <w:ins w:id="180" w:author="nesol" w:date="2018-05-03T16:18:00Z">
        <w:r w:rsidR="00F8407B">
          <w:rPr>
            <w:sz w:val="24"/>
            <w:szCs w:val="24"/>
          </w:rPr>
          <w:t xml:space="preserve">differential </w:t>
        </w:r>
      </w:ins>
      <w:ins w:id="181" w:author="nesol" w:date="2018-05-03T16:17:00Z">
        <w:r w:rsidR="00F8407B">
          <w:rPr>
            <w:i/>
            <w:sz w:val="24"/>
            <w:szCs w:val="24"/>
          </w:rPr>
          <w:t xml:space="preserve">Botrytis cinerea </w:t>
        </w:r>
        <w:r w:rsidR="00F8407B">
          <w:rPr>
            <w:sz w:val="24"/>
            <w:szCs w:val="24"/>
          </w:rPr>
          <w:t>virulence is inse</w:t>
        </w:r>
      </w:ins>
      <w:ins w:id="182" w:author="nesol" w:date="2018-05-03T16:18:00Z">
        <w:r w:rsidR="00F8407B">
          <w:rPr>
            <w:sz w:val="24"/>
            <w:szCs w:val="24"/>
          </w:rPr>
          <w:t>nsitive to GWA method and genome annotation (Table S3 a, b, c, d).</w:t>
        </w:r>
      </w:ins>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w:t>
      </w:r>
      <w:r w:rsidR="00686E9E">
        <w:rPr>
          <w:sz w:val="24"/>
          <w:szCs w:val="24"/>
        </w:rPr>
        <w:lastRenderedPageBreak/>
        <w:t xml:space="preserve">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lastRenderedPageBreak/>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w:t>
      </w:r>
      <w:proofErr w:type="gramStart"/>
      <w:r w:rsidR="005A4150">
        <w:rPr>
          <w:sz w:val="24"/>
          <w:szCs w:val="24"/>
        </w:rPr>
        <w:t>particular challenges</w:t>
      </w:r>
      <w:proofErr w:type="gramEnd"/>
      <w:r w:rsidR="005A4150">
        <w:rPr>
          <w:sz w:val="24"/>
          <w:szCs w:val="24"/>
        </w:rPr>
        <w:t xml:space="preserve">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w:t>
      </w:r>
      <w:r w:rsidR="001659E8">
        <w:rPr>
          <w:sz w:val="24"/>
          <w:szCs w:val="24"/>
        </w:rPr>
        <w:lastRenderedPageBreak/>
        <w:t xml:space="preserve">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w:t>
      </w:r>
      <w:proofErr w:type="gramStart"/>
      <w:r w:rsidR="00234632">
        <w:rPr>
          <w:sz w:val="24"/>
          <w:szCs w:val="24"/>
        </w:rPr>
        <w:t>similar to</w:t>
      </w:r>
      <w:proofErr w:type="gramEnd"/>
      <w:r w:rsidR="00234632">
        <w:rPr>
          <w:sz w:val="24"/>
          <w:szCs w:val="24"/>
        </w:rPr>
        <w:t xml:space="preserve">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DDF8593"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xml:space="preserve">. These include a diverse sample of 6 genotypes of </w:t>
      </w:r>
      <w:r w:rsidRPr="000D6362">
        <w:rPr>
          <w:sz w:val="24"/>
          <w:szCs w:val="24"/>
        </w:rPr>
        <w:lastRenderedPageBreak/>
        <w:t>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w:t>
      </w:r>
      <w:del w:id="183" w:author="N S" w:date="2018-05-09T15:24:00Z">
        <w:r w:rsidRPr="000D6362" w:rsidDel="00FD07E7">
          <w:rPr>
            <w:sz w:val="24"/>
            <w:szCs w:val="24"/>
          </w:rPr>
          <w:delText>from throughout its native range</w:delText>
        </w:r>
      </w:del>
      <w:ins w:id="184" w:author="N S" w:date="2018-05-09T15:24:00Z">
        <w:r w:rsidR="00FD07E7">
          <w:rPr>
            <w:sz w:val="24"/>
            <w:szCs w:val="24"/>
          </w:rPr>
          <w:t>sampling across its major geographic regions</w:t>
        </w:r>
      </w:ins>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ins w:id="185" w:author="N S" w:date="2018-05-09T15:25:00Z">
        <w:r w:rsidR="00FD07E7">
          <w:rPr>
            <w:sz w:val="24"/>
            <w:szCs w:val="24"/>
          </w:rPr>
          <w:t xml:space="preserve">, </w:t>
        </w:r>
        <w:r w:rsidR="00C274C1">
          <w:rPr>
            <w:sz w:val="24"/>
            <w:szCs w:val="24"/>
          </w:rPr>
          <w:t>focusing on mid- to late-20</w:t>
        </w:r>
        <w:r w:rsidR="00C274C1" w:rsidRPr="00C274C1">
          <w:rPr>
            <w:sz w:val="24"/>
            <w:szCs w:val="24"/>
            <w:vertAlign w:val="superscript"/>
            <w:rPrChange w:id="186" w:author="N S" w:date="2018-05-09T15:25:00Z">
              <w:rPr>
                <w:sz w:val="24"/>
                <w:szCs w:val="24"/>
              </w:rPr>
            </w:rPrChange>
          </w:rPr>
          <w:t>th</w:t>
        </w:r>
        <w:r w:rsidR="00C274C1">
          <w:rPr>
            <w:sz w:val="24"/>
            <w:szCs w:val="24"/>
          </w:rPr>
          <w:t xml:space="preserve"> century improved varieties</w:t>
        </w:r>
      </w:ins>
      <w:ins w:id="187" w:author="N S" w:date="2018-05-09T15:26:00Z">
        <w:r w:rsidR="00C274C1">
          <w:rPr>
            <w:sz w:val="24"/>
            <w:szCs w:val="24"/>
          </w:rPr>
          <w:t xml:space="preserve"> {Lin 2014; Blanca 2015}</w:t>
        </w:r>
      </w:ins>
      <w:r w:rsidRPr="000D6362">
        <w:rPr>
          <w:sz w:val="24"/>
          <w:szCs w:val="24"/>
        </w:rPr>
        <w:t>.</w:t>
      </w:r>
      <w:ins w:id="188" w:author="N S" w:date="2018-05-09T15:28:00Z">
        <w:r w:rsidR="00C274C1">
          <w:rPr>
            <w:sz w:val="24"/>
            <w:szCs w:val="24"/>
          </w:rPr>
          <w:t xml:space="preserve"> Genetic data is not available for </w:t>
        </w:r>
        <w:proofErr w:type="gramStart"/>
        <w:r w:rsidR="00C274C1">
          <w:rPr>
            <w:sz w:val="24"/>
            <w:szCs w:val="24"/>
          </w:rPr>
          <w:t>all of</w:t>
        </w:r>
        <w:proofErr w:type="gramEnd"/>
        <w:r w:rsidR="00C274C1">
          <w:rPr>
            <w:sz w:val="24"/>
            <w:szCs w:val="24"/>
          </w:rPr>
          <w:t xml:space="preserve"> our </w:t>
        </w:r>
        <w:r w:rsidR="00C274C1">
          <w:rPr>
            <w:i/>
            <w:sz w:val="24"/>
            <w:szCs w:val="24"/>
          </w:rPr>
          <w:t xml:space="preserve">S. </w:t>
        </w:r>
        <w:proofErr w:type="spellStart"/>
        <w:r w:rsidR="00C274C1">
          <w:rPr>
            <w:i/>
            <w:sz w:val="24"/>
            <w:szCs w:val="24"/>
          </w:rPr>
          <w:t>pimpinelli</w:t>
        </w:r>
      </w:ins>
      <w:ins w:id="189" w:author="N S" w:date="2018-05-09T15:29:00Z">
        <w:r w:rsidR="00C274C1">
          <w:rPr>
            <w:i/>
            <w:sz w:val="24"/>
            <w:szCs w:val="24"/>
          </w:rPr>
          <w:t>folium</w:t>
        </w:r>
        <w:proofErr w:type="spellEnd"/>
        <w:r w:rsidR="00C274C1">
          <w:rPr>
            <w:sz w:val="24"/>
            <w:szCs w:val="24"/>
          </w:rPr>
          <w:t xml:space="preserve"> accessions</w:t>
        </w:r>
      </w:ins>
      <w:ins w:id="190" w:author="N S" w:date="2018-05-09T15:28:00Z">
        <w:r w:rsidR="00C274C1">
          <w:rPr>
            <w:sz w:val="24"/>
            <w:szCs w:val="24"/>
          </w:rPr>
          <w:t xml:space="preserve">, but </w:t>
        </w:r>
        <w:r w:rsidR="00C274C1">
          <w:rPr>
            <w:sz w:val="24"/>
            <w:szCs w:val="24"/>
          </w:rPr>
          <w:t>9</w:t>
        </w:r>
        <w:r w:rsidR="00C274C1">
          <w:rPr>
            <w:sz w:val="24"/>
            <w:szCs w:val="24"/>
          </w:rPr>
          <w:t xml:space="preserve"> of the 12 </w:t>
        </w:r>
        <w:r w:rsidR="00C274C1">
          <w:rPr>
            <w:sz w:val="24"/>
            <w:szCs w:val="24"/>
          </w:rPr>
          <w:t>accessions have been</w:t>
        </w:r>
        <w:r w:rsidR="00C274C1">
          <w:rPr>
            <w:sz w:val="24"/>
            <w:szCs w:val="24"/>
          </w:rPr>
          <w:t xml:space="preserve"> genotyped and span the mappable diversity in domesticated tomato and its close relatives </w:t>
        </w:r>
        <w:commentRangeStart w:id="191"/>
        <w:r w:rsidR="00C274C1">
          <w:rPr>
            <w:sz w:val="24"/>
            <w:szCs w:val="24"/>
          </w:rPr>
          <w:t xml:space="preserve">{Sim 2012}. </w:t>
        </w:r>
        <w:commentRangeEnd w:id="191"/>
        <w:r w:rsidR="00C274C1">
          <w:rPr>
            <w:rStyle w:val="CommentReference"/>
          </w:rPr>
          <w:commentReference w:id="191"/>
        </w:r>
      </w:ins>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eeds and locul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77777777"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lastRenderedPageBreak/>
        <w:t>B. cinerea</w:t>
      </w:r>
      <w:r w:rsidRPr="000D6362">
        <w:rPr>
          <w:b/>
          <w:sz w:val="24"/>
          <w:szCs w:val="24"/>
        </w:rPr>
        <w:t xml:space="preserve"> genetic resources</w:t>
      </w:r>
    </w:p>
    <w:p w14:paraId="463FF8CF" w14:textId="249936C5"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 xml:space="preserve">12h </w:t>
      </w:r>
      <w:proofErr w:type="gramStart"/>
      <w:r w:rsidRPr="00B6344E">
        <w:rPr>
          <w:sz w:val="24"/>
          <w:szCs w:val="24"/>
        </w:rPr>
        <w:t>light, and</w:t>
      </w:r>
      <w:proofErr w:type="gramEnd"/>
      <w:r w:rsidRPr="00B6344E">
        <w:rPr>
          <w:sz w:val="24"/>
          <w:szCs w:val="24"/>
        </w:rPr>
        <w:t xml:space="preserve">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ins w:id="192" w:author="nesol" w:date="2018-04-22T18:21:00Z">
        <w:r w:rsidR="00695F36">
          <w:rPr>
            <w:sz w:val="24"/>
            <w:szCs w:val="24"/>
          </w:rPr>
          <w:t>bigRR</w:t>
        </w:r>
        <w:proofErr w:type="spellEnd"/>
        <w:r w:rsidR="00695F36">
          <w:rPr>
            <w:sz w:val="24"/>
            <w:szCs w:val="24"/>
          </w:rPr>
          <w:t xml:space="preserve"> </w:t>
        </w:r>
      </w:ins>
      <w:r>
        <w:rPr>
          <w:sz w:val="24"/>
          <w:szCs w:val="24"/>
        </w:rPr>
        <w:t xml:space="preserve">GWA mapping with the 91 isolates genotyped in this study, we utilized a total of </w:t>
      </w:r>
      <w:bookmarkStart w:id="193" w:name="OLE_LINK1"/>
      <w:bookmarkStart w:id="194" w:name="OLE_LINK2"/>
      <w:r>
        <w:rPr>
          <w:sz w:val="24"/>
          <w:szCs w:val="24"/>
        </w:rPr>
        <w:t xml:space="preserve">272,672 </w:t>
      </w:r>
      <w:bookmarkEnd w:id="193"/>
      <w:bookmarkEnd w:id="194"/>
      <w:r>
        <w:rPr>
          <w:sz w:val="24"/>
          <w:szCs w:val="24"/>
        </w:rPr>
        <w:t>SNPs</w:t>
      </w:r>
      <w:ins w:id="195" w:author="nesol" w:date="2018-04-22T18:22:00Z">
        <w:r w:rsidR="00695F36">
          <w:rPr>
            <w:sz w:val="24"/>
            <w:szCs w:val="24"/>
          </w:rPr>
          <w:t xml:space="preserve"> against the </w:t>
        </w:r>
        <w:r w:rsidR="00695F36" w:rsidRPr="00C53BA7">
          <w:rPr>
            <w:i/>
            <w:sz w:val="24"/>
            <w:szCs w:val="24"/>
            <w:rPrChange w:id="196" w:author="nesol" w:date="2018-04-26T15:07:00Z">
              <w:rPr>
                <w:sz w:val="24"/>
                <w:szCs w:val="24"/>
              </w:rPr>
            </w:rPrChange>
          </w:rPr>
          <w:t>B. cinerea</w:t>
        </w:r>
        <w:r w:rsidR="00695F36">
          <w:rPr>
            <w:sz w:val="24"/>
            <w:szCs w:val="24"/>
          </w:rPr>
          <w:t xml:space="preserve"> T4 genome</w:t>
        </w:r>
      </w:ins>
      <w:r>
        <w:rPr>
          <w:sz w:val="24"/>
          <w:szCs w:val="24"/>
        </w:rPr>
        <w:t xml:space="preserve"> with minor allele frequency (MAF) 0.20 or greater, and less than 10% missing calls across the isolates (SNP calls in at least 82/ 91 isolates). </w:t>
      </w:r>
      <w:ins w:id="197" w:author="nesol" w:date="2018-04-22T18:21:00Z">
        <w:r w:rsidR="00695F36">
          <w:rPr>
            <w:sz w:val="24"/>
            <w:szCs w:val="24"/>
          </w:rPr>
          <w:t>For GEMMA mapp</w:t>
        </w:r>
      </w:ins>
      <w:ins w:id="198" w:author="nesol" w:date="2018-04-22T18:22:00Z">
        <w:r w:rsidR="00695F36">
          <w:rPr>
            <w:sz w:val="24"/>
            <w:szCs w:val="24"/>
          </w:rPr>
          <w:t xml:space="preserve">ing, we used </w:t>
        </w:r>
      </w:ins>
      <w:ins w:id="199" w:author="nesol" w:date="2018-04-26T15:05:00Z">
        <w:r w:rsidR="00C53BA7">
          <w:rPr>
            <w:sz w:val="24"/>
            <w:szCs w:val="24"/>
          </w:rPr>
          <w:t>94</w:t>
        </w:r>
      </w:ins>
      <w:ins w:id="200" w:author="nesol" w:date="2018-04-22T18:22:00Z">
        <w:r w:rsidR="00695F36">
          <w:rPr>
            <w:sz w:val="24"/>
            <w:szCs w:val="24"/>
          </w:rPr>
          <w:t xml:space="preserve"> isolates with a total of </w:t>
        </w:r>
      </w:ins>
      <w:ins w:id="201" w:author="nesol" w:date="2018-04-26T15:05:00Z">
        <w:r w:rsidR="00C53BA7">
          <w:rPr>
            <w:sz w:val="24"/>
            <w:szCs w:val="24"/>
          </w:rPr>
          <w:t>237,878</w:t>
        </w:r>
      </w:ins>
      <w:ins w:id="202" w:author="nesol" w:date="2018-04-22T18:22:00Z">
        <w:r w:rsidR="00695F36">
          <w:rPr>
            <w:sz w:val="24"/>
            <w:szCs w:val="24"/>
          </w:rPr>
          <w:t xml:space="preserve"> SNPs against the </w:t>
        </w:r>
        <w:r w:rsidR="00695F36" w:rsidRPr="00C53BA7">
          <w:rPr>
            <w:i/>
            <w:sz w:val="24"/>
            <w:szCs w:val="24"/>
            <w:rPrChange w:id="203" w:author="nesol" w:date="2018-04-26T15:04:00Z">
              <w:rPr>
                <w:sz w:val="24"/>
                <w:szCs w:val="24"/>
              </w:rPr>
            </w:rPrChange>
          </w:rPr>
          <w:t>B. cinerea</w:t>
        </w:r>
        <w:r w:rsidR="00695F36">
          <w:rPr>
            <w:sz w:val="24"/>
            <w:szCs w:val="24"/>
          </w:rPr>
          <w:t xml:space="preserve"> B05.10 genome with MAF </w:t>
        </w:r>
      </w:ins>
      <w:ins w:id="204" w:author="nesol" w:date="2018-04-26T15:06:00Z">
        <w:r w:rsidR="00C53BA7">
          <w:rPr>
            <w:sz w:val="24"/>
            <w:szCs w:val="24"/>
          </w:rPr>
          <w:t>0.20</w:t>
        </w:r>
      </w:ins>
      <w:ins w:id="205" w:author="nesol" w:date="2018-04-22T18:22:00Z">
        <w:r w:rsidR="00695F36">
          <w:rPr>
            <w:sz w:val="24"/>
            <w:szCs w:val="24"/>
          </w:rPr>
          <w:t xml:space="preserve"> or greater and less than </w:t>
        </w:r>
      </w:ins>
      <w:ins w:id="206" w:author="nesol" w:date="2018-04-26T15:06:00Z">
        <w:r w:rsidR="00C53BA7">
          <w:rPr>
            <w:sz w:val="24"/>
            <w:szCs w:val="24"/>
          </w:rPr>
          <w:t>10</w:t>
        </w:r>
      </w:ins>
      <w:ins w:id="207" w:author="nesol" w:date="2018-04-22T18:22:00Z">
        <w:r w:rsidR="00695F36">
          <w:rPr>
            <w:sz w:val="24"/>
            <w:szCs w:val="24"/>
          </w:rPr>
          <w:t>% missing calls.</w:t>
        </w:r>
      </w:ins>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6158A958"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t>
      </w:r>
      <w:r>
        <w:rPr>
          <w:sz w:val="24"/>
          <w:szCs w:val="24"/>
        </w:rPr>
        <w:lastRenderedPageBreak/>
        <w:t xml:space="preserve">weeks of age, we selected </w:t>
      </w:r>
      <w:r w:rsidRPr="000D6362">
        <w:rPr>
          <w:sz w:val="24"/>
          <w:szCs w:val="24"/>
        </w:rPr>
        <w:t>5 leaves per plant</w:t>
      </w:r>
      <w:r>
        <w:rPr>
          <w:sz w:val="24"/>
          <w:szCs w:val="24"/>
        </w:rPr>
        <w:t xml:space="preserve"> (expanded leaves from second true leaf or older)</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w:t>
      </w:r>
      <w:proofErr w:type="gramStart"/>
      <w:r>
        <w:rPr>
          <w:sz w:val="24"/>
          <w:szCs w:val="24"/>
        </w:rPr>
        <w:t>plates</w:t>
      </w:r>
      <w:r w:rsidRPr="000D6362">
        <w:rPr>
          <w:sz w:val="24"/>
          <w:szCs w:val="24"/>
        </w:rPr>
        <w:t>, and</w:t>
      </w:r>
      <w:proofErr w:type="gramEnd"/>
      <w:r w:rsidRPr="000D6362">
        <w:rPr>
          <w:sz w:val="24"/>
          <w:szCs w:val="24"/>
        </w:rPr>
        <w:t xml:space="preserve">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ins w:id="208" w:author="nesol" w:date="2018-04-27T14:05:00Z">
        <w:r w:rsidR="006D3CB6">
          <w:rPr>
            <w:sz w:val="24"/>
            <w:szCs w:val="24"/>
          </w:rPr>
          <w:t>The diluted s</w:t>
        </w:r>
      </w:ins>
      <w:ins w:id="209" w:author="nesol" w:date="2018-04-27T14:04:00Z">
        <w:r w:rsidR="00FB6D1C">
          <w:rPr>
            <w:sz w:val="24"/>
            <w:szCs w:val="24"/>
          </w:rPr>
          <w:t xml:space="preserve">pore suspensions were </w:t>
        </w:r>
        <w:r w:rsidR="006D3CB6">
          <w:rPr>
            <w:sz w:val="24"/>
            <w:szCs w:val="24"/>
          </w:rPr>
          <w:t>homogenize</w:t>
        </w:r>
      </w:ins>
      <w:ins w:id="210" w:author="nesol" w:date="2018-04-27T14:05:00Z">
        <w:r w:rsidR="006D3CB6">
          <w:rPr>
            <w:sz w:val="24"/>
            <w:szCs w:val="24"/>
          </w:rPr>
          <w:t xml:space="preserve">d by agitation, then </w:t>
        </w:r>
      </w:ins>
      <w:r>
        <w:rPr>
          <w:sz w:val="24"/>
          <w:szCs w:val="24"/>
        </w:rPr>
        <w:t>4µ</w:t>
      </w:r>
      <w:r w:rsidRPr="000D6362">
        <w:rPr>
          <w:sz w:val="24"/>
          <w:szCs w:val="24"/>
        </w:rPr>
        <w:t xml:space="preserve">l droplets </w:t>
      </w:r>
      <w:del w:id="211" w:author="nesol" w:date="2018-04-27T14:05:00Z">
        <w:r w:rsidRPr="000D6362" w:rsidDel="006D3CB6">
          <w:rPr>
            <w:sz w:val="24"/>
            <w:szCs w:val="24"/>
          </w:rPr>
          <w:delText xml:space="preserve">of </w:delText>
        </w:r>
        <w:r w:rsidDel="006D3CB6">
          <w:rPr>
            <w:sz w:val="24"/>
            <w:szCs w:val="24"/>
          </w:rPr>
          <w:delText xml:space="preserve">the diluted </w:delText>
        </w:r>
        <w:r w:rsidRPr="000D6362" w:rsidDel="006D3CB6">
          <w:rPr>
            <w:sz w:val="24"/>
            <w:szCs w:val="24"/>
          </w:rPr>
          <w:delText xml:space="preserve">spore suspensions </w:delText>
        </w:r>
      </w:del>
      <w:r>
        <w:rPr>
          <w:sz w:val="24"/>
          <w:szCs w:val="24"/>
        </w:rPr>
        <w:t xml:space="preserve">were placed onto the detached leaflets </w:t>
      </w:r>
      <w:r w:rsidRPr="000D6362">
        <w:rPr>
          <w:sz w:val="24"/>
          <w:szCs w:val="24"/>
        </w:rPr>
        <w:t xml:space="preserve">at room temperatur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77777777"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lastRenderedPageBreak/>
        <w:t>Data analysis</w:t>
      </w:r>
    </w:p>
    <w:p w14:paraId="60CB6301" w14:textId="2E9F65B6" w:rsidR="00D91DB6" w:rsidRDefault="00D91DB6" w:rsidP="00D91DB6">
      <w:pPr>
        <w:spacing w:line="480" w:lineRule="auto"/>
        <w:rPr>
          <w:ins w:id="212" w:author="N S" w:date="2018-05-09T15:30:00Z"/>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t>pimpinellifolium</w:t>
      </w:r>
      <w:proofErr w:type="spellEnd"/>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69B4D3D0" w:rsidR="00587F2F" w:rsidRDefault="00587F2F" w:rsidP="00D91DB6">
      <w:pPr>
        <w:spacing w:line="480" w:lineRule="auto"/>
        <w:rPr>
          <w:sz w:val="24"/>
          <w:szCs w:val="24"/>
        </w:rPr>
      </w:pPr>
      <w:ins w:id="213" w:author="N S" w:date="2018-05-09T15:30:00Z">
        <w:r>
          <w:rPr>
            <w:sz w:val="24"/>
            <w:szCs w:val="24"/>
          </w:rPr>
          <w:tab/>
          <w:t xml:space="preserve">We analyzed tomato genetic data from a previous diversity panel to determine pairwise genetic distances {Sim 2012}. </w:t>
        </w:r>
      </w:ins>
      <w:bookmarkStart w:id="214" w:name="_GoBack"/>
      <w:bookmarkEnd w:id="214"/>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w:t>
      </w:r>
      <w:r w:rsidRPr="00415881">
        <w:rPr>
          <w:sz w:val="24"/>
          <w:szCs w:val="24"/>
        </w:rPr>
        <w:lastRenderedPageBreak/>
        <w:t xml:space="preserve">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1B354EAD" w:rsidR="00D91DB6" w:rsidRDefault="00D91DB6" w:rsidP="00D91DB6">
      <w:pPr>
        <w:spacing w:line="480" w:lineRule="auto"/>
        <w:ind w:firstLine="720"/>
        <w:rPr>
          <w:ins w:id="215" w:author="nesol" w:date="2018-04-26T15:03:00Z"/>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proofErr w:type="spellStart"/>
      <w:ins w:id="216" w:author="nesol" w:date="2018-04-22T18:23:00Z">
        <w:r w:rsidR="0068792F">
          <w:rPr>
            <w:sz w:val="24"/>
            <w:szCs w:val="24"/>
          </w:rPr>
          <w:t>bigRR</w:t>
        </w:r>
        <w:proofErr w:type="spellEnd"/>
        <w:r w:rsidR="0068792F">
          <w:rPr>
            <w:sz w:val="24"/>
            <w:szCs w:val="24"/>
          </w:rPr>
          <w:t xml:space="preserve"> </w:t>
        </w:r>
      </w:ins>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using </w:t>
      </w:r>
      <w:proofErr w:type="spellStart"/>
      <w:r w:rsidRPr="00BF2068">
        <w:rPr>
          <w:rFonts w:cs="Arial"/>
          <w:color w:val="222222"/>
          <w:sz w:val="24"/>
          <w:szCs w:val="24"/>
          <w:shd w:val="clear" w:color="auto" w:fill="FFFFFF"/>
        </w:rPr>
        <w:t>SNPdat</w:t>
      </w:r>
      <w:proofErr w:type="spellEnd"/>
      <w:r w:rsidRPr="00BF2068">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Doran and Creevey 2013)</w:t>
      </w:r>
      <w:r>
        <w:rPr>
          <w:rFonts w:cs="Arial"/>
          <w:color w:val="222222"/>
          <w:sz w:val="24"/>
          <w:szCs w:val="24"/>
          <w:shd w:val="clear" w:color="auto" w:fill="FFFFFF"/>
        </w:rPr>
        <w:fldChar w:fldCharType="end"/>
      </w:r>
      <w:r>
        <w:rPr>
          <w:rFonts w:cs="Arial"/>
          <w:color w:val="222222"/>
          <w:sz w:val="24"/>
          <w:szCs w:val="24"/>
          <w:shd w:val="clear" w:color="auto" w:fill="FFFFFF"/>
        </w:rPr>
        <w:t xml:space="preserve"> </w:t>
      </w:r>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6"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r>
        <w:rPr>
          <w:rFonts w:cs="Arial"/>
          <w:color w:val="222222"/>
          <w:sz w:val="24"/>
          <w:szCs w:val="24"/>
          <w:shd w:val="clear" w:color="auto" w:fill="FFFFFF"/>
        </w:rPr>
        <w:t xml:space="preserve">We used the program </w:t>
      </w:r>
      <w:proofErr w:type="spellStart"/>
      <w:r>
        <w:rPr>
          <w:rFonts w:cs="Arial"/>
          <w:color w:val="222222"/>
          <w:sz w:val="24"/>
          <w:szCs w:val="24"/>
          <w:shd w:val="clear" w:color="auto" w:fill="FFFFFF"/>
        </w:rPr>
        <w:t>InterProScan</w:t>
      </w:r>
      <w:proofErr w:type="spellEnd"/>
      <w:r>
        <w:rPr>
          <w:rFonts w:cs="Arial"/>
          <w:color w:val="222222"/>
          <w:sz w:val="24"/>
          <w:szCs w:val="24"/>
          <w:shd w:val="clear" w:color="auto" w:fill="FFFFFF"/>
        </w:rPr>
        <w:t xml:space="preserve"> within BLAST2GO for functional gene ontology (GO) annotation of the gene models (</w:t>
      </w:r>
      <w:ins w:id="217" w:author="nesol" w:date="2018-04-22T18:23:00Z">
        <w:r w:rsidR="0068792F">
          <w:rPr>
            <w:rFonts w:cs="Arial"/>
            <w:color w:val="222222"/>
            <w:sz w:val="24"/>
            <w:szCs w:val="24"/>
            <w:shd w:val="clear" w:color="auto" w:fill="FFFFFF"/>
          </w:rPr>
          <w:fldChar w:fldCharType="begin"/>
        </w:r>
        <w:r w:rsidR="0068792F">
          <w:rPr>
            <w:rFonts w:cs="Arial"/>
            <w:color w:val="222222"/>
            <w:sz w:val="24"/>
            <w:szCs w:val="24"/>
            <w:shd w:val="clear" w:color="auto" w:fill="FFFFFF"/>
          </w:rPr>
          <w:instrText xml:space="preserve"> HYPERLINK "</w:instrText>
        </w:r>
      </w:ins>
      <w:r w:rsidR="0068792F">
        <w:rPr>
          <w:rFonts w:cs="Arial"/>
          <w:color w:val="222222"/>
          <w:sz w:val="24"/>
          <w:szCs w:val="24"/>
          <w:shd w:val="clear" w:color="auto" w:fill="FFFFFF"/>
        </w:rPr>
        <w:instrText>http://www.blast2go.com</w:instrText>
      </w:r>
      <w:ins w:id="218" w:author="nesol" w:date="2018-04-22T18:23:00Z">
        <w:r w:rsidR="0068792F">
          <w:rPr>
            <w:rFonts w:cs="Arial"/>
            <w:color w:val="222222"/>
            <w:sz w:val="24"/>
            <w:szCs w:val="24"/>
            <w:shd w:val="clear" w:color="auto" w:fill="FFFFFF"/>
          </w:rPr>
          <w:instrText xml:space="preserve">" </w:instrText>
        </w:r>
        <w:r w:rsidR="0068792F">
          <w:rPr>
            <w:rFonts w:cs="Arial"/>
            <w:color w:val="222222"/>
            <w:sz w:val="24"/>
            <w:szCs w:val="24"/>
            <w:shd w:val="clear" w:color="auto" w:fill="FFFFFF"/>
          </w:rPr>
          <w:fldChar w:fldCharType="separate"/>
        </w:r>
      </w:ins>
      <w:r w:rsidR="0068792F" w:rsidRPr="00050395">
        <w:rPr>
          <w:rStyle w:val="Hyperlink"/>
          <w:rFonts w:cs="Arial"/>
          <w:sz w:val="24"/>
          <w:szCs w:val="24"/>
          <w:shd w:val="clear" w:color="auto" w:fill="FFFFFF"/>
        </w:rPr>
        <w:t>http://www.blast2go.com</w:t>
      </w:r>
      <w:ins w:id="219" w:author="nesol" w:date="2018-04-22T18:23:00Z">
        <w:r w:rsidR="0068792F">
          <w:rPr>
            <w:rFonts w:cs="Arial"/>
            <w:color w:val="222222"/>
            <w:sz w:val="24"/>
            <w:szCs w:val="24"/>
            <w:shd w:val="clear" w:color="auto" w:fill="FFFFFF"/>
          </w:rPr>
          <w:fldChar w:fldCharType="end"/>
        </w:r>
      </w:ins>
      <w:r>
        <w:rPr>
          <w:rFonts w:cs="Arial"/>
          <w:color w:val="222222"/>
          <w:sz w:val="24"/>
          <w:szCs w:val="24"/>
          <w:shd w:val="clear" w:color="auto" w:fill="FFFFFF"/>
        </w:rPr>
        <w:t xml:space="preserve">). </w:t>
      </w:r>
    </w:p>
    <w:p w14:paraId="25EF0A15" w14:textId="77777777" w:rsidR="00D53C6D" w:rsidDel="00D53C6D" w:rsidRDefault="00D53C6D" w:rsidP="00D53C6D">
      <w:pPr>
        <w:spacing w:line="480" w:lineRule="auto"/>
        <w:ind w:firstLine="720"/>
        <w:rPr>
          <w:del w:id="220" w:author="nesol" w:date="2018-04-26T15:03:00Z"/>
          <w:moveTo w:id="221" w:author="nesol" w:date="2018-04-26T15:03:00Z"/>
          <w:sz w:val="24"/>
          <w:szCs w:val="24"/>
        </w:rPr>
      </w:pPr>
      <w:moveToRangeStart w:id="222" w:author="nesol" w:date="2018-04-26T15:03:00Z" w:name="move512518343"/>
      <w:moveTo w:id="223" w:author="nesol" w:date="2018-04-26T15:03:00Z">
        <w:r>
          <w:rPr>
            <w:rFonts w:cs="Arial"/>
            <w:color w:val="222222"/>
            <w:sz w:val="24"/>
            <w:szCs w:val="24"/>
            <w:shd w:val="clear" w:color="auto" w:fill="FFFFFF"/>
          </w:rPr>
          <w:lastRenderedPageBreak/>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r>
          <w:rPr>
            <w:rFonts w:cs="Arial"/>
            <w:color w:val="222222"/>
            <w:sz w:val="24"/>
            <w:szCs w:val="24"/>
            <w:shd w:val="clear" w:color="auto" w:fill="FFFFFF"/>
          </w:rPr>
          <w:t>coefficients.</w:t>
        </w:r>
      </w:moveTo>
    </w:p>
    <w:moveToRangeEnd w:id="222"/>
    <w:p w14:paraId="759BD8F7" w14:textId="4AEA2AE7" w:rsidR="0068792F" w:rsidRPr="002E5804" w:rsidRDefault="0068792F" w:rsidP="00473114">
      <w:pPr>
        <w:spacing w:line="480" w:lineRule="auto"/>
        <w:ind w:firstLine="720"/>
        <w:rPr>
          <w:rFonts w:cs="Arial"/>
          <w:color w:val="222222"/>
          <w:sz w:val="24"/>
          <w:szCs w:val="24"/>
          <w:shd w:val="clear" w:color="auto" w:fill="FFFFFF"/>
        </w:rPr>
      </w:pPr>
      <w:ins w:id="224" w:author="nesol" w:date="2018-04-22T18:24:00Z">
        <w:r>
          <w:rPr>
            <w:sz w:val="24"/>
            <w:szCs w:val="24"/>
          </w:rPr>
          <w:t>The</w:t>
        </w:r>
        <w:proofErr w:type="spellEnd"/>
        <w:r>
          <w:rPr>
            <w:sz w:val="24"/>
            <w:szCs w:val="24"/>
          </w:rPr>
          <w:t xml:space="preserve"> </w:t>
        </w:r>
        <w:r w:rsidRPr="00685345">
          <w:rPr>
            <w:i/>
            <w:sz w:val="24"/>
            <w:szCs w:val="24"/>
          </w:rPr>
          <w:t>B. cinerea</w:t>
        </w:r>
        <w:r>
          <w:rPr>
            <w:sz w:val="24"/>
            <w:szCs w:val="24"/>
          </w:rPr>
          <w:t xml:space="preserve"> GEMMA GWA used</w:t>
        </w:r>
      </w:ins>
      <w:ins w:id="225" w:author="nesol" w:date="2018-05-03T12:52:00Z">
        <w:r w:rsidR="00473114">
          <w:rPr>
            <w:sz w:val="24"/>
            <w:szCs w:val="24"/>
          </w:rPr>
          <w:t xml:space="preserve"> 237,878</w:t>
        </w:r>
      </w:ins>
      <w:ins w:id="226" w:author="nesol" w:date="2018-04-22T18:24:00Z">
        <w:r>
          <w:rPr>
            <w:sz w:val="24"/>
            <w:szCs w:val="24"/>
          </w:rPr>
          <w:t xml:space="preserve"> SNPs at MAF </w:t>
        </w:r>
      </w:ins>
      <w:ins w:id="227" w:author="nesol" w:date="2018-05-03T12:53:00Z">
        <w:r w:rsidR="00473114">
          <w:rPr>
            <w:sz w:val="24"/>
            <w:szCs w:val="24"/>
          </w:rPr>
          <w:t>0.20</w:t>
        </w:r>
      </w:ins>
      <w:ins w:id="228" w:author="nesol" w:date="2018-04-22T18:24:00Z">
        <w:r>
          <w:rPr>
            <w:sz w:val="24"/>
            <w:szCs w:val="24"/>
          </w:rPr>
          <w:t xml:space="preserve"> or greater </w:t>
        </w:r>
        <w:proofErr w:type="gramStart"/>
        <w:r>
          <w:rPr>
            <w:sz w:val="24"/>
            <w:szCs w:val="24"/>
          </w:rPr>
          <w:t xml:space="preserve">and </w:t>
        </w:r>
      </w:ins>
      <w:ins w:id="229" w:author="nesol" w:date="2018-05-03T12:54:00Z">
        <w:r w:rsidR="00473114">
          <w:rPr>
            <w:sz w:val="24"/>
            <w:szCs w:val="24"/>
          </w:rPr>
          <w:t xml:space="preserve"> less</w:t>
        </w:r>
        <w:proofErr w:type="gramEnd"/>
        <w:r w:rsidR="00473114">
          <w:rPr>
            <w:sz w:val="24"/>
            <w:szCs w:val="24"/>
          </w:rPr>
          <w:t xml:space="preserve"> than 10%</w:t>
        </w:r>
      </w:ins>
      <w:ins w:id="230" w:author="nesol" w:date="2018-04-22T18:24:00Z">
        <w:r>
          <w:rPr>
            <w:sz w:val="24"/>
            <w:szCs w:val="24"/>
          </w:rPr>
          <w:t xml:space="preserve"> missing SNP calls as described above. </w:t>
        </w:r>
      </w:ins>
      <w:ins w:id="231" w:author="nesol" w:date="2018-04-22T18:25:00Z">
        <w:r>
          <w:rPr>
            <w:sz w:val="24"/>
            <w:szCs w:val="24"/>
          </w:rPr>
          <w:t xml:space="preserve">To determine </w:t>
        </w:r>
      </w:ins>
      <w:ins w:id="232" w:author="nesol" w:date="2018-04-22T18:24:00Z">
        <w:r>
          <w:rPr>
            <w:sz w:val="24"/>
            <w:szCs w:val="24"/>
          </w:rPr>
          <w:t xml:space="preserve">significance </w:t>
        </w:r>
      </w:ins>
      <w:ins w:id="233" w:author="nesol" w:date="2018-04-22T18:25:00Z">
        <w:r>
          <w:rPr>
            <w:sz w:val="24"/>
            <w:szCs w:val="24"/>
          </w:rPr>
          <w:t xml:space="preserve">of </w:t>
        </w:r>
      </w:ins>
      <w:ins w:id="234" w:author="nesol" w:date="2018-04-22T18:26:00Z">
        <w:r>
          <w:rPr>
            <w:sz w:val="24"/>
            <w:szCs w:val="24"/>
          </w:rPr>
          <w:t xml:space="preserve">SNPs by GEMMA, we used </w:t>
        </w:r>
      </w:ins>
      <w:ins w:id="235" w:author="nesol" w:date="2018-04-22T18:24:00Z">
        <w:r>
          <w:rPr>
            <w:sz w:val="24"/>
            <w:szCs w:val="24"/>
          </w:rPr>
          <w:t>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w:t>
        </w:r>
      </w:ins>
      <w:ins w:id="236" w:author="nesol" w:date="2018-04-22T18:26:00Z">
        <w:r>
          <w:rPr>
            <w:sz w:val="24"/>
            <w:szCs w:val="24"/>
          </w:rPr>
          <w:t xml:space="preserve">p-value </w:t>
        </w:r>
      </w:ins>
      <w:ins w:id="237" w:author="nesol" w:date="2018-04-22T18:24:00Z">
        <w:r w:rsidRPr="000D6362">
          <w:rPr>
            <w:sz w:val="24"/>
            <w:szCs w:val="24"/>
          </w:rPr>
          <w:t>significance</w:t>
        </w:r>
        <w:r>
          <w:rPr>
            <w:sz w:val="24"/>
            <w:szCs w:val="24"/>
          </w:rPr>
          <w:t xml:space="preserve"> at</w:t>
        </w:r>
        <w:r w:rsidRPr="000D6362">
          <w:rPr>
            <w:sz w:val="24"/>
            <w:szCs w:val="24"/>
          </w:rPr>
          <w:t xml:space="preserve"> </w:t>
        </w:r>
      </w:ins>
      <w:ins w:id="238" w:author="nesol" w:date="2018-04-22T18:26:00Z">
        <w:r>
          <w:rPr>
            <w:sz w:val="24"/>
            <w:szCs w:val="24"/>
          </w:rPr>
          <w:t>the</w:t>
        </w:r>
      </w:ins>
      <w:ins w:id="239" w:author="nesol" w:date="2018-04-22T18:24:00Z">
        <w:r w:rsidRPr="000D6362">
          <w:rPr>
            <w:sz w:val="24"/>
            <w:szCs w:val="24"/>
          </w:rPr>
          <w:t xml:space="preserve">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w:t>
        </w:r>
        <w:r w:rsidRPr="002E5804">
          <w:rPr>
            <w:sz w:val="24"/>
            <w:szCs w:val="24"/>
          </w:rPr>
          <w:t>SNPs were annotated</w:t>
        </w:r>
        <w:r w:rsidRPr="002E5804">
          <w:rPr>
            <w:rFonts w:cs="Arial"/>
            <w:color w:val="222222"/>
            <w:sz w:val="24"/>
            <w:szCs w:val="24"/>
            <w:shd w:val="clear" w:color="auto" w:fill="FFFFFF"/>
          </w:rPr>
          <w:t xml:space="preserve"> using </w:t>
        </w:r>
      </w:ins>
      <w:ins w:id="240" w:author="nesol" w:date="2018-04-26T14:59:00Z">
        <w:r w:rsidR="00D53C6D" w:rsidRPr="002E5804">
          <w:rPr>
            <w:rFonts w:cs="Arial"/>
            <w:color w:val="222222"/>
            <w:sz w:val="24"/>
            <w:szCs w:val="24"/>
            <w:shd w:val="clear" w:color="auto" w:fill="FFFFFF"/>
          </w:rPr>
          <w:t xml:space="preserve">a custom R script </w:t>
        </w:r>
      </w:ins>
      <w:ins w:id="241" w:author="nesol" w:date="2018-04-26T15:00:00Z">
        <w:r w:rsidR="00D53C6D" w:rsidRPr="002E5804">
          <w:rPr>
            <w:rFonts w:cs="Arial"/>
            <w:color w:val="222222"/>
            <w:sz w:val="24"/>
            <w:szCs w:val="24"/>
            <w:shd w:val="clear" w:color="auto" w:fill="FFFFFF"/>
          </w:rPr>
          <w:t>linking the SNP to genes within a 2kb</w:t>
        </w:r>
      </w:ins>
      <w:ins w:id="242" w:author="nesol" w:date="2018-04-26T15:01:00Z">
        <w:r w:rsidR="00D53C6D" w:rsidRPr="002E5804">
          <w:rPr>
            <w:rFonts w:cs="Arial"/>
            <w:color w:val="222222"/>
            <w:sz w:val="24"/>
            <w:szCs w:val="24"/>
            <w:shd w:val="clear" w:color="auto" w:fill="FFFFFF"/>
          </w:rPr>
          <w:t>p window from the gene transfer format file construction from the B05.10 gene models for genomic DNA {</w:t>
        </w:r>
        <w:proofErr w:type="spellStart"/>
        <w:r w:rsidR="00D53C6D" w:rsidRPr="002E5804">
          <w:rPr>
            <w:rFonts w:cs="Arial"/>
            <w:color w:val="222222"/>
            <w:sz w:val="24"/>
            <w:szCs w:val="24"/>
            <w:shd w:val="clear" w:color="auto" w:fill="FFFFFF"/>
          </w:rPr>
          <w:t>Ensembl</w:t>
        </w:r>
        <w:proofErr w:type="spellEnd"/>
        <w:r w:rsidR="00D53C6D" w:rsidRPr="002E5804">
          <w:rPr>
            <w:rFonts w:cs="Arial"/>
            <w:color w:val="222222"/>
            <w:sz w:val="24"/>
            <w:szCs w:val="24"/>
            <w:shd w:val="clear" w:color="auto" w:fill="FFFFFF"/>
          </w:rPr>
          <w:t xml:space="preserve"> citation</w:t>
        </w:r>
      </w:ins>
      <w:ins w:id="243" w:author="nesol" w:date="2018-04-26T15:02:00Z">
        <w:r w:rsidR="00D53C6D" w:rsidRPr="002E5804">
          <w:rPr>
            <w:rFonts w:cs="Arial"/>
            <w:color w:val="222222"/>
            <w:sz w:val="24"/>
            <w:szCs w:val="24"/>
            <w:shd w:val="clear" w:color="auto" w:fill="FFFFFF"/>
          </w:rPr>
          <w:t>; genome citation</w:t>
        </w:r>
      </w:ins>
      <w:ins w:id="244" w:author="nesol" w:date="2018-04-26T15:01:00Z">
        <w:r w:rsidR="00D53C6D" w:rsidRPr="002E5804">
          <w:rPr>
            <w:rFonts w:cs="Arial"/>
            <w:color w:val="222222"/>
            <w:sz w:val="24"/>
            <w:szCs w:val="24"/>
            <w:shd w:val="clear" w:color="auto" w:fill="FFFFFF"/>
          </w:rPr>
          <w:t>}</w:t>
        </w:r>
      </w:ins>
      <w:ins w:id="245" w:author="nesol" w:date="2018-04-26T15:02:00Z">
        <w:r w:rsidR="00D53C6D" w:rsidRPr="002E5804">
          <w:rPr>
            <w:rFonts w:cs="Arial"/>
            <w:color w:val="222222"/>
            <w:sz w:val="24"/>
            <w:szCs w:val="24"/>
            <w:shd w:val="clear" w:color="auto" w:fill="FFFFFF"/>
          </w:rPr>
          <w:t>.</w:t>
        </w:r>
      </w:ins>
      <w:ins w:id="246" w:author="nesol" w:date="2018-05-03T12:09:00Z">
        <w:r w:rsidR="008701DA" w:rsidRPr="002E5804">
          <w:rPr>
            <w:rFonts w:cs="Arial"/>
            <w:color w:val="222222"/>
            <w:sz w:val="24"/>
            <w:szCs w:val="24"/>
            <w:shd w:val="clear" w:color="auto" w:fill="FFFFFF"/>
          </w:rPr>
          <w:t xml:space="preserve"> A table of gene name translations across genome annotations was pulled from </w:t>
        </w:r>
      </w:ins>
      <w:ins w:id="247" w:author="nesol" w:date="2018-05-03T12:33:00Z">
        <w:r w:rsidR="00D41C0D" w:rsidRPr="002E5804">
          <w:rPr>
            <w:rFonts w:cs="Arial"/>
            <w:color w:val="222222"/>
            <w:sz w:val="24"/>
            <w:szCs w:val="24"/>
            <w:shd w:val="clear" w:color="auto" w:fill="FFFFFF"/>
          </w:rPr>
          <w:t xml:space="preserve">the </w:t>
        </w:r>
      </w:ins>
      <w:ins w:id="248" w:author="nesol" w:date="2018-04-26T15:02:00Z">
        <w:r w:rsidR="00D53C6D" w:rsidRPr="002E5804">
          <w:rPr>
            <w:rFonts w:cs="Arial"/>
            <w:color w:val="222222"/>
            <w:sz w:val="24"/>
            <w:szCs w:val="24"/>
            <w:shd w:val="clear" w:color="auto" w:fill="FFFFFF"/>
          </w:rPr>
          <w:t xml:space="preserve">Gene overlap between the </w:t>
        </w:r>
        <w:proofErr w:type="spellStart"/>
        <w:r w:rsidR="00D53C6D" w:rsidRPr="002E5804">
          <w:rPr>
            <w:rFonts w:cs="Arial"/>
            <w:color w:val="222222"/>
            <w:sz w:val="24"/>
            <w:szCs w:val="24"/>
            <w:shd w:val="clear" w:color="auto" w:fill="FFFFFF"/>
          </w:rPr>
          <w:t>bigRR</w:t>
        </w:r>
        <w:proofErr w:type="spellEnd"/>
        <w:r w:rsidR="00D53C6D" w:rsidRPr="002E5804">
          <w:rPr>
            <w:rFonts w:cs="Arial"/>
            <w:color w:val="222222"/>
            <w:sz w:val="24"/>
            <w:szCs w:val="24"/>
            <w:shd w:val="clear" w:color="auto" w:fill="FFFFFF"/>
          </w:rPr>
          <w:t xml:space="preserve"> T4 annotation and GEMMA B05.10 annotation was completed using a custom R script</w:t>
        </w:r>
      </w:ins>
      <w:ins w:id="249" w:author="nesol" w:date="2018-05-03T12:38:00Z">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ins>
      <w:ins w:id="250" w:author="nesol" w:date="2018-05-03T12:39:00Z">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citation}. </w:t>
        </w:r>
      </w:ins>
      <w:ins w:id="251" w:author="nesol" w:date="2018-05-03T12:38:00Z">
        <w:r w:rsidR="002E5804" w:rsidRPr="002E5804">
          <w:rPr>
            <w:rFonts w:cs="Arial"/>
            <w:color w:val="222222"/>
            <w:sz w:val="24"/>
            <w:szCs w:val="24"/>
            <w:shd w:val="clear" w:color="auto" w:fill="FFFFFF"/>
          </w:rPr>
          <w:t xml:space="preserve"> F</w:t>
        </w:r>
      </w:ins>
      <w:ins w:id="252" w:author="nesol" w:date="2018-04-22T18:24:00Z">
        <w:r w:rsidRPr="002E5804">
          <w:rPr>
            <w:rFonts w:cs="Arial"/>
            <w:color w:val="222222"/>
            <w:sz w:val="24"/>
            <w:szCs w:val="24"/>
            <w:shd w:val="clear" w:color="auto" w:fill="FFFFFF"/>
          </w:rPr>
          <w:t xml:space="preserve">unctional annotations </w:t>
        </w:r>
      </w:ins>
      <w:ins w:id="253" w:author="nesol" w:date="2018-04-26T15:03:00Z">
        <w:r w:rsidR="00D53C6D" w:rsidRPr="002E5804">
          <w:rPr>
            <w:rFonts w:cs="Arial"/>
            <w:color w:val="222222"/>
            <w:sz w:val="24"/>
            <w:szCs w:val="24"/>
            <w:shd w:val="clear" w:color="auto" w:fill="FFFFFF"/>
          </w:rPr>
          <w:t xml:space="preserve">of the overlap lists </w:t>
        </w:r>
      </w:ins>
      <w:ins w:id="254" w:author="nesol" w:date="2018-04-22T18:24:00Z">
        <w:r w:rsidRPr="002E5804">
          <w:rPr>
            <w:rFonts w:cs="Arial"/>
            <w:color w:val="222222"/>
            <w:sz w:val="24"/>
            <w:szCs w:val="24"/>
            <w:shd w:val="clear" w:color="auto" w:fill="FFFFFF"/>
          </w:rPr>
          <w:t>are based on the T</w:t>
        </w:r>
        <w:r w:rsidRPr="00844E7F">
          <w:rPr>
            <w:rFonts w:cs="Arial"/>
            <w:color w:val="222222"/>
            <w:sz w:val="24"/>
            <w:szCs w:val="24"/>
            <w:shd w:val="clear" w:color="auto" w:fill="FFFFFF"/>
          </w:rPr>
          <w:t xml:space="preserve">4 gene models for genomic DNA (http://www.broadinstitute.org, </w:t>
        </w:r>
        <w:r w:rsidRPr="00844E7F">
          <w:rPr>
            <w:rFonts w:cs="Arial"/>
            <w:i/>
            <w:color w:val="222222"/>
            <w:sz w:val="24"/>
            <w:szCs w:val="24"/>
            <w:shd w:val="clear" w:color="auto" w:fill="FFFFFF"/>
          </w:rPr>
          <w:t>B. cinerea</w:t>
        </w:r>
        <w:r w:rsidRPr="00844E7F">
          <w:rPr>
            <w:rFonts w:cs="Arial"/>
            <w:color w:val="222222"/>
            <w:sz w:val="24"/>
            <w:szCs w:val="24"/>
            <w:shd w:val="clear" w:color="auto" w:fill="FFFFFF"/>
          </w:rPr>
          <w:t xml:space="preserve">; </w:t>
        </w:r>
        <w:r w:rsidRPr="00844E7F">
          <w:rPr>
            <w:rFonts w:cs="Arial"/>
            <w:color w:val="222222"/>
            <w:sz w:val="24"/>
            <w:szCs w:val="24"/>
            <w:shd w:val="clear" w:color="auto" w:fill="FFFFFF"/>
          </w:rPr>
          <w:fldChar w:fldCharType="begin"/>
        </w:r>
        <w:r w:rsidRPr="00844E7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Pr="00844E7F">
          <w:rPr>
            <w:rFonts w:cs="Arial"/>
            <w:color w:val="222222"/>
            <w:sz w:val="24"/>
            <w:szCs w:val="24"/>
            <w:shd w:val="clear" w:color="auto" w:fill="FFFFFF"/>
            <w:rPrChange w:id="255" w:author="nesol" w:date="2018-05-03T12:08:00Z">
              <w:rPr>
                <w:rFonts w:cs="Arial"/>
                <w:color w:val="222222"/>
                <w:sz w:val="24"/>
                <w:szCs w:val="24"/>
                <w:shd w:val="clear" w:color="auto" w:fill="FFFFFF"/>
              </w:rPr>
            </w:rPrChange>
          </w:rPr>
          <w:fldChar w:fldCharType="separate"/>
        </w:r>
        <w:r w:rsidRPr="00844E7F">
          <w:rPr>
            <w:rFonts w:cs="Arial"/>
            <w:noProof/>
            <w:color w:val="222222"/>
            <w:sz w:val="24"/>
            <w:szCs w:val="24"/>
            <w:shd w:val="clear" w:color="auto" w:fill="FFFFFF"/>
          </w:rPr>
          <w:t>(Staats and van Kan 2012)</w:t>
        </w:r>
        <w:r w:rsidRPr="00844E7F">
          <w:rPr>
            <w:rFonts w:cs="Arial"/>
            <w:color w:val="222222"/>
            <w:sz w:val="24"/>
            <w:szCs w:val="24"/>
            <w:shd w:val="clear" w:color="auto" w:fill="FFFFFF"/>
          </w:rPr>
          <w:fldChar w:fldCharType="end"/>
        </w:r>
        <w:r w:rsidRPr="00844E7F">
          <w:rPr>
            <w:rFonts w:cs="Arial"/>
            <w:color w:val="222222"/>
            <w:sz w:val="24"/>
            <w:szCs w:val="24"/>
            <w:shd w:val="clear" w:color="auto" w:fill="FFFFFF"/>
          </w:rPr>
          <w:t>).</w:t>
        </w:r>
      </w:ins>
    </w:p>
    <w:p w14:paraId="75B803F6" w14:textId="2457FF79" w:rsidR="00D91DB6" w:rsidDel="00D53C6D" w:rsidRDefault="00D91DB6" w:rsidP="00D91DB6">
      <w:pPr>
        <w:spacing w:line="480" w:lineRule="auto"/>
        <w:ind w:firstLine="720"/>
        <w:rPr>
          <w:moveFrom w:id="256" w:author="nesol" w:date="2018-04-26T15:03:00Z"/>
          <w:sz w:val="24"/>
          <w:szCs w:val="24"/>
        </w:rPr>
      </w:pPr>
      <w:moveFromRangeStart w:id="257" w:author="nesol" w:date="2018-04-26T15:03:00Z" w:name="move512518343"/>
      <w:moveFrom w:id="258" w:author="nesol" w:date="2018-04-26T15:03:00Z">
        <w:r w:rsidRPr="00CF0681" w:rsidDel="00D53C6D">
          <w:rPr>
            <w:rFonts w:cs="Arial"/>
            <w:color w:val="222222"/>
            <w:sz w:val="24"/>
            <w:szCs w:val="24"/>
            <w:shd w:val="clear" w:color="auto" w:fill="FFFFFF"/>
          </w:rPr>
          <w:t xml:space="preserve"> </w:t>
        </w:r>
        <w:r w:rsidDel="00D53C6D">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From>
    </w:p>
    <w:moveFromRangeEnd w:id="257"/>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9877A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29BB645F" w:rsidR="008869A9" w:rsidRPr="008869A9" w:rsidRDefault="008869A9" w:rsidP="009877A1">
      <w:pPr>
        <w:pStyle w:val="EndNoteBibliography"/>
        <w:ind w:left="720" w:hanging="720"/>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9877A1">
      <w:pPr>
        <w:pStyle w:val="EndNoteBibliography"/>
        <w:ind w:left="720" w:hanging="720"/>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9877A1">
      <w:pPr>
        <w:pStyle w:val="EndNoteBibliography"/>
        <w:ind w:left="720" w:hanging="720"/>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9877A1">
      <w:pPr>
        <w:pStyle w:val="EndNoteBibliography"/>
        <w:ind w:left="720" w:hanging="720"/>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9877A1">
      <w:pPr>
        <w:pStyle w:val="EndNoteBibliography"/>
        <w:ind w:left="720" w:hanging="720"/>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9877A1">
      <w:pPr>
        <w:pStyle w:val="EndNoteBibliography"/>
        <w:ind w:left="720" w:hanging="720"/>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9877A1">
      <w:pPr>
        <w:pStyle w:val="EndNoteBibliography"/>
        <w:ind w:left="720" w:hanging="720"/>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9877A1">
      <w:pPr>
        <w:pStyle w:val="EndNoteBibliography"/>
        <w:ind w:left="720" w:hanging="720"/>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9877A1">
      <w:pPr>
        <w:pStyle w:val="EndNoteBibliography"/>
        <w:ind w:left="720" w:hanging="720"/>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9877A1">
      <w:pPr>
        <w:pStyle w:val="EndNoteBibliography"/>
        <w:ind w:left="720" w:hanging="720"/>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9877A1">
      <w:pPr>
        <w:pStyle w:val="EndNoteBibliography"/>
        <w:ind w:left="720" w:hanging="720"/>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9877A1">
      <w:pPr>
        <w:pStyle w:val="EndNoteBibliography"/>
        <w:ind w:left="720" w:hanging="720"/>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9877A1">
      <w:pPr>
        <w:pStyle w:val="EndNoteBibliography"/>
        <w:ind w:left="720" w:hanging="720"/>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9877A1">
      <w:pPr>
        <w:pStyle w:val="EndNoteBibliography"/>
        <w:ind w:left="720" w:hanging="720"/>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9877A1">
      <w:pPr>
        <w:pStyle w:val="EndNoteBibliography"/>
        <w:ind w:left="720" w:hanging="720"/>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9877A1">
      <w:pPr>
        <w:pStyle w:val="EndNoteBibliography"/>
        <w:ind w:left="720" w:hanging="720"/>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9877A1">
      <w:pPr>
        <w:pStyle w:val="EndNoteBibliography"/>
        <w:ind w:left="720" w:hanging="720"/>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B358551" w14:textId="77777777" w:rsidR="008869A9" w:rsidRPr="008869A9" w:rsidRDefault="008869A9" w:rsidP="009877A1">
      <w:pPr>
        <w:pStyle w:val="EndNoteBibliography"/>
        <w:ind w:left="720" w:hanging="720"/>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9877A1">
      <w:pPr>
        <w:pStyle w:val="EndNoteBibliography"/>
        <w:ind w:left="720" w:hanging="720"/>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9877A1">
      <w:pPr>
        <w:pStyle w:val="EndNoteBibliography"/>
        <w:ind w:left="720" w:hanging="720"/>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9877A1">
      <w:pPr>
        <w:pStyle w:val="EndNoteBibliography"/>
        <w:ind w:left="720" w:hanging="720"/>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9877A1">
      <w:pPr>
        <w:pStyle w:val="EndNoteBibliography"/>
        <w:ind w:left="720" w:hanging="720"/>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9877A1">
      <w:pPr>
        <w:pStyle w:val="EndNoteBibliography"/>
        <w:ind w:left="720" w:hanging="720"/>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9877A1">
      <w:pPr>
        <w:pStyle w:val="EndNoteBibliography"/>
        <w:ind w:left="720" w:hanging="720"/>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9877A1">
      <w:pPr>
        <w:pStyle w:val="EndNoteBibliography"/>
        <w:ind w:left="720" w:hanging="720"/>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9877A1">
      <w:pPr>
        <w:pStyle w:val="EndNoteBibliography"/>
        <w:ind w:left="720" w:hanging="720"/>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9877A1">
      <w:pPr>
        <w:pStyle w:val="EndNoteBibliography"/>
        <w:ind w:left="720" w:hanging="720"/>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9877A1">
      <w:pPr>
        <w:pStyle w:val="EndNoteBibliography"/>
        <w:ind w:left="720" w:hanging="720"/>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9877A1">
      <w:pPr>
        <w:pStyle w:val="EndNoteBibliography"/>
        <w:ind w:left="720" w:hanging="720"/>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9877A1">
      <w:pPr>
        <w:pStyle w:val="EndNoteBibliography"/>
        <w:ind w:left="720" w:hanging="720"/>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9877A1">
      <w:pPr>
        <w:pStyle w:val="EndNoteBibliography"/>
        <w:ind w:left="720" w:hanging="720"/>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9877A1">
      <w:pPr>
        <w:pStyle w:val="EndNoteBibliography"/>
        <w:ind w:left="720" w:hanging="720"/>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9877A1">
      <w:pPr>
        <w:pStyle w:val="EndNoteBibliography"/>
        <w:ind w:left="720" w:hanging="720"/>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9877A1">
      <w:pPr>
        <w:pStyle w:val="EndNoteBibliography"/>
        <w:ind w:left="720" w:hanging="720"/>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9877A1">
      <w:pPr>
        <w:pStyle w:val="EndNoteBibliography"/>
        <w:ind w:left="720" w:hanging="720"/>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9877A1">
      <w:pPr>
        <w:pStyle w:val="EndNoteBibliography"/>
        <w:ind w:left="720" w:hanging="720"/>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9877A1">
      <w:pPr>
        <w:pStyle w:val="EndNoteBibliography"/>
        <w:ind w:left="720" w:hanging="720"/>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9877A1">
      <w:pPr>
        <w:pStyle w:val="EndNoteBibliography"/>
        <w:ind w:left="720" w:hanging="720"/>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9877A1">
      <w:pPr>
        <w:pStyle w:val="EndNoteBibliography"/>
        <w:ind w:left="720" w:hanging="720"/>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9877A1">
      <w:pPr>
        <w:pStyle w:val="EndNoteBibliography"/>
        <w:ind w:left="720" w:hanging="720"/>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9877A1">
      <w:pPr>
        <w:pStyle w:val="EndNoteBibliography"/>
        <w:ind w:left="720" w:hanging="720"/>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9877A1">
      <w:pPr>
        <w:pStyle w:val="EndNoteBibliography"/>
        <w:ind w:left="720" w:hanging="720"/>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9877A1">
      <w:pPr>
        <w:pStyle w:val="EndNoteBibliography"/>
        <w:ind w:left="720" w:hanging="720"/>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9877A1">
      <w:pPr>
        <w:pStyle w:val="EndNoteBibliography"/>
        <w:ind w:left="720" w:hanging="720"/>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9877A1">
      <w:pPr>
        <w:pStyle w:val="EndNoteBibliography"/>
        <w:ind w:left="720" w:hanging="720"/>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9877A1">
      <w:pPr>
        <w:pStyle w:val="EndNoteBibliography"/>
        <w:ind w:left="720" w:hanging="720"/>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9877A1">
      <w:pPr>
        <w:pStyle w:val="EndNoteBibliography"/>
        <w:ind w:left="720" w:hanging="720"/>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9877A1">
      <w:pPr>
        <w:pStyle w:val="EndNoteBibliography"/>
        <w:ind w:left="720" w:hanging="720"/>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9877A1">
      <w:pPr>
        <w:pStyle w:val="EndNoteBibliography"/>
        <w:ind w:left="720" w:hanging="720"/>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9877A1">
      <w:pPr>
        <w:pStyle w:val="EndNoteBibliography"/>
        <w:ind w:left="720" w:hanging="720"/>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9877A1">
      <w:pPr>
        <w:pStyle w:val="EndNoteBibliography"/>
        <w:ind w:left="720" w:hanging="720"/>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9877A1">
      <w:pPr>
        <w:pStyle w:val="EndNoteBibliography"/>
        <w:ind w:left="720" w:hanging="720"/>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9877A1">
      <w:pPr>
        <w:pStyle w:val="EndNoteBibliography"/>
        <w:ind w:left="720" w:hanging="720"/>
      </w:pPr>
      <w:r w:rsidRPr="008869A9">
        <w:lastRenderedPageBreak/>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9877A1">
      <w:pPr>
        <w:pStyle w:val="EndNoteBibliography"/>
        <w:ind w:left="720" w:hanging="720"/>
      </w:pPr>
      <w:r w:rsidRPr="008869A9">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9877A1">
      <w:pPr>
        <w:pStyle w:val="EndNoteBibliography"/>
        <w:ind w:left="720" w:hanging="720"/>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9877A1">
      <w:pPr>
        <w:pStyle w:val="EndNoteBibliography"/>
        <w:ind w:left="720" w:hanging="720"/>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9877A1">
      <w:pPr>
        <w:pStyle w:val="EndNoteBibliography"/>
        <w:ind w:left="720" w:hanging="720"/>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9877A1">
      <w:pPr>
        <w:pStyle w:val="EndNoteBibliography"/>
        <w:ind w:left="720" w:hanging="720"/>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9877A1">
      <w:pPr>
        <w:pStyle w:val="EndNoteBibliography"/>
        <w:ind w:left="720" w:hanging="720"/>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9877A1">
      <w:pPr>
        <w:pStyle w:val="EndNoteBibliography"/>
        <w:ind w:left="720" w:hanging="720"/>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9877A1">
      <w:pPr>
        <w:pStyle w:val="EndNoteBibliography"/>
        <w:ind w:left="720" w:hanging="720"/>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9877A1">
      <w:pPr>
        <w:pStyle w:val="EndNoteBibliography"/>
        <w:ind w:left="720" w:hanging="720"/>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9877A1">
      <w:pPr>
        <w:pStyle w:val="EndNoteBibliography"/>
        <w:ind w:left="720" w:hanging="720"/>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9877A1">
      <w:pPr>
        <w:pStyle w:val="EndNoteBibliography"/>
        <w:ind w:left="720" w:hanging="720"/>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9877A1">
      <w:pPr>
        <w:pStyle w:val="EndNoteBibliography"/>
        <w:ind w:left="720" w:hanging="720"/>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9877A1">
      <w:pPr>
        <w:pStyle w:val="EndNoteBibliography"/>
        <w:ind w:left="720" w:hanging="720"/>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9877A1">
      <w:pPr>
        <w:pStyle w:val="EndNoteBibliography"/>
        <w:ind w:left="720" w:hanging="720"/>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9877A1">
      <w:pPr>
        <w:pStyle w:val="EndNoteBibliography"/>
        <w:ind w:left="720" w:hanging="720"/>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9877A1">
      <w:pPr>
        <w:pStyle w:val="EndNoteBibliography"/>
        <w:ind w:left="720" w:hanging="720"/>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9877A1">
      <w:pPr>
        <w:pStyle w:val="EndNoteBibliography"/>
        <w:ind w:left="720" w:hanging="720"/>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9877A1">
      <w:pPr>
        <w:pStyle w:val="EndNoteBibliography"/>
        <w:ind w:left="720" w:hanging="720"/>
      </w:pPr>
      <w:r w:rsidRPr="008869A9">
        <w:lastRenderedPageBreak/>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9877A1">
      <w:pPr>
        <w:pStyle w:val="EndNoteBibliography"/>
        <w:ind w:left="720" w:hanging="720"/>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9877A1">
      <w:pPr>
        <w:pStyle w:val="EndNoteBibliography"/>
        <w:ind w:left="720" w:hanging="720"/>
      </w:pPr>
      <w:r w:rsidRPr="008869A9">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9877A1">
      <w:pPr>
        <w:pStyle w:val="EndNoteBibliography"/>
        <w:ind w:left="720" w:hanging="720"/>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9877A1">
      <w:pPr>
        <w:pStyle w:val="EndNoteBibliography"/>
        <w:ind w:left="720" w:hanging="720"/>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9877A1">
      <w:pPr>
        <w:pStyle w:val="EndNoteBibliography"/>
        <w:ind w:left="720" w:hanging="720"/>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9877A1">
      <w:pPr>
        <w:pStyle w:val="EndNoteBibliography"/>
        <w:ind w:left="720" w:hanging="720"/>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9877A1">
      <w:pPr>
        <w:pStyle w:val="EndNoteBibliography"/>
        <w:ind w:left="720" w:hanging="720"/>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9877A1">
      <w:pPr>
        <w:pStyle w:val="EndNoteBibliography"/>
        <w:ind w:left="720" w:hanging="720"/>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9877A1">
      <w:pPr>
        <w:pStyle w:val="EndNoteBibliography"/>
        <w:ind w:left="720" w:hanging="720"/>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9877A1">
      <w:pPr>
        <w:pStyle w:val="EndNoteBibliography"/>
        <w:ind w:left="720" w:hanging="720"/>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9877A1">
      <w:pPr>
        <w:pStyle w:val="EndNoteBibliography"/>
        <w:ind w:left="720" w:hanging="720"/>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9877A1">
      <w:pPr>
        <w:pStyle w:val="EndNoteBibliography"/>
        <w:ind w:left="720" w:hanging="720"/>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9877A1">
      <w:pPr>
        <w:pStyle w:val="EndNoteBibliography"/>
        <w:ind w:left="720" w:hanging="720"/>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9877A1">
      <w:pPr>
        <w:pStyle w:val="EndNoteBibliography"/>
        <w:ind w:left="720" w:hanging="720"/>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9877A1">
      <w:pPr>
        <w:pStyle w:val="EndNoteBibliography"/>
        <w:ind w:left="720" w:hanging="720"/>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9877A1">
      <w:pPr>
        <w:pStyle w:val="EndNoteBibliography"/>
        <w:ind w:left="720" w:hanging="720"/>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9877A1">
      <w:pPr>
        <w:pStyle w:val="EndNoteBibliography"/>
        <w:ind w:left="720" w:hanging="720"/>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9877A1">
      <w:pPr>
        <w:pStyle w:val="EndNoteBibliography"/>
        <w:ind w:left="720" w:hanging="720"/>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9877A1">
      <w:pPr>
        <w:pStyle w:val="EndNoteBibliography"/>
        <w:ind w:left="720" w:hanging="720"/>
      </w:pPr>
      <w:r w:rsidRPr="008869A9">
        <w:lastRenderedPageBreak/>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9877A1">
      <w:pPr>
        <w:pStyle w:val="EndNoteBibliography"/>
        <w:ind w:left="720" w:hanging="720"/>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9877A1">
      <w:pPr>
        <w:pStyle w:val="EndNoteBibliography"/>
        <w:ind w:left="720" w:hanging="720"/>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9877A1">
      <w:pPr>
        <w:pStyle w:val="EndNoteBibliography"/>
        <w:ind w:left="720" w:hanging="720"/>
      </w:pPr>
      <w:r w:rsidRPr="008869A9">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9877A1">
      <w:pPr>
        <w:pStyle w:val="EndNoteBibliography"/>
        <w:ind w:left="720" w:hanging="720"/>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9877A1">
      <w:pPr>
        <w:pStyle w:val="EndNoteBibliography"/>
        <w:ind w:left="720" w:hanging="720"/>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9877A1">
      <w:pPr>
        <w:pStyle w:val="EndNoteBibliography"/>
        <w:ind w:left="720" w:hanging="720"/>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9877A1">
      <w:pPr>
        <w:pStyle w:val="EndNoteBibliography"/>
        <w:ind w:left="720" w:hanging="720"/>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9877A1">
      <w:pPr>
        <w:pStyle w:val="EndNoteBibliography"/>
        <w:ind w:left="720" w:hanging="720"/>
      </w:pPr>
      <w:r w:rsidRPr="008869A9">
        <w:t>Smale, M. (1996). "Understanding global trends in the use of wheat diversity and international flows of wheat genetic resources."</w:t>
      </w:r>
    </w:p>
    <w:p w14:paraId="169B9EF8" w14:textId="77777777" w:rsidR="008869A9" w:rsidRPr="008869A9" w:rsidRDefault="008869A9" w:rsidP="009877A1">
      <w:pPr>
        <w:pStyle w:val="EndNoteBibliography"/>
        <w:ind w:left="720" w:hanging="720"/>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9877A1">
      <w:pPr>
        <w:pStyle w:val="EndNoteBibliography"/>
        <w:ind w:left="720" w:hanging="720"/>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9877A1">
      <w:pPr>
        <w:pStyle w:val="EndNoteBibliography"/>
        <w:ind w:left="720" w:hanging="720"/>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9877A1">
      <w:pPr>
        <w:pStyle w:val="EndNoteBibliography"/>
        <w:ind w:left="720" w:hanging="720"/>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9877A1">
      <w:pPr>
        <w:pStyle w:val="EndNoteBibliography"/>
        <w:ind w:left="720" w:hanging="720"/>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9877A1">
      <w:pPr>
        <w:pStyle w:val="EndNoteBibliography"/>
        <w:ind w:left="720" w:hanging="720"/>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9877A1">
      <w:pPr>
        <w:pStyle w:val="EndNoteBibliography"/>
        <w:ind w:left="720" w:hanging="720"/>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9877A1">
      <w:pPr>
        <w:pStyle w:val="EndNoteBibliography"/>
        <w:ind w:left="720" w:hanging="720"/>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9877A1">
      <w:pPr>
        <w:pStyle w:val="EndNoteBibliography"/>
        <w:ind w:left="720" w:hanging="720"/>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9877A1">
      <w:pPr>
        <w:pStyle w:val="EndNoteBibliography"/>
        <w:ind w:left="720" w:hanging="720"/>
      </w:pPr>
      <w:r w:rsidRPr="008869A9">
        <w:t xml:space="preserve">Upadhyaya, N. M., D. P. Garnica, H. Karaoglu, J. Sperschneider, A. Nemri, B. Xu, R. Mago, C. A. Cuomo, J. P. Rathjen and R. F. Park (2014). "Comparative genomics of Australian isolates of the wheat </w:t>
      </w:r>
      <w:r w:rsidRPr="008869A9">
        <w:lastRenderedPageBreak/>
        <w:t xml:space="preserve">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9877A1">
      <w:pPr>
        <w:pStyle w:val="EndNoteBibliography"/>
        <w:ind w:left="720" w:hanging="720"/>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9877A1">
      <w:pPr>
        <w:pStyle w:val="EndNoteBibliography"/>
        <w:ind w:left="720" w:hanging="720"/>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9877A1">
      <w:pPr>
        <w:pStyle w:val="EndNoteBibliography"/>
        <w:ind w:left="720" w:hanging="720"/>
      </w:pPr>
      <w:r w:rsidRPr="008869A9">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9877A1">
      <w:pPr>
        <w:pStyle w:val="EndNoteBibliography"/>
        <w:ind w:left="720" w:hanging="720"/>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9877A1">
      <w:pPr>
        <w:pStyle w:val="EndNoteBibliography"/>
        <w:ind w:left="720" w:hanging="720"/>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9877A1">
      <w:pPr>
        <w:pStyle w:val="EndNoteBibliography"/>
        <w:ind w:left="720" w:hanging="720"/>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9877A1">
      <w:pPr>
        <w:pStyle w:val="EndNoteBibliography"/>
        <w:ind w:left="720" w:hanging="720"/>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9877A1">
      <w:pPr>
        <w:pStyle w:val="EndNoteBibliography"/>
        <w:ind w:left="720" w:hanging="720"/>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9877A1">
      <w:pPr>
        <w:pStyle w:val="EndNoteBibliography"/>
        <w:ind w:left="720" w:hanging="720"/>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9877A1">
      <w:pPr>
        <w:spacing w:line="480" w:lineRule="auto"/>
        <w:ind w:left="720" w:hanging="720"/>
        <w:rPr>
          <w:sz w:val="24"/>
          <w:szCs w:val="24"/>
        </w:rPr>
      </w:pPr>
      <w:r>
        <w:rPr>
          <w:sz w:val="24"/>
          <w:szCs w:val="24"/>
        </w:rPr>
        <w:fldChar w:fldCharType="end"/>
      </w:r>
    </w:p>
    <w:sectPr w:rsidR="0097612A" w:rsidRPr="00572481" w:rsidSect="00B770AF">
      <w:footerReference w:type="default" r:id="rId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nesol" w:date="2018-04-20T11:55:00Z" w:initials="n">
    <w:p w14:paraId="747D961A" w14:textId="7AEE809A" w:rsidR="0053312D" w:rsidRDefault="0053312D">
      <w:pPr>
        <w:pStyle w:val="CommentText"/>
      </w:pPr>
      <w:r>
        <w:rPr>
          <w:rStyle w:val="CommentReference"/>
        </w:rPr>
        <w:annotationRef/>
      </w:r>
      <w:r>
        <w:t>Modify any old plots?</w:t>
      </w:r>
    </w:p>
  </w:comment>
  <w:comment w:id="110" w:author="nesol" w:date="2018-04-10T16:57:00Z" w:initials="n">
    <w:p w14:paraId="58ED0BF2" w14:textId="1D1DAFCA" w:rsidR="0053312D" w:rsidRDefault="0053312D">
      <w:pPr>
        <w:pStyle w:val="CommentText"/>
      </w:pPr>
      <w:r>
        <w:rPr>
          <w:rStyle w:val="CommentReference"/>
        </w:rPr>
        <w:annotationRef/>
      </w:r>
      <w:r>
        <w:t xml:space="preserve">modify this section depending on gene overlap with GEMMA </w:t>
      </w:r>
    </w:p>
  </w:comment>
  <w:comment w:id="191" w:author="N S" w:date="2018-05-08T12:52:00Z" w:initials="NS">
    <w:p w14:paraId="392A05AC" w14:textId="77777777" w:rsidR="00C274C1" w:rsidRDefault="00C274C1" w:rsidP="00C274C1">
      <w:pPr>
        <w:pStyle w:val="CommentText"/>
      </w:pPr>
      <w:r>
        <w:rPr>
          <w:rStyle w:val="CommentReference"/>
        </w:rPr>
        <w:annotationRef/>
      </w:r>
      <w:r>
        <w:t xml:space="preserve">Citations here </w:t>
      </w:r>
      <w:hyperlink r:id="rId1" w:history="1">
        <w:r w:rsidRPr="008B73C8">
          <w:rPr>
            <w:rStyle w:val="Hyperlink"/>
          </w:rPr>
          <w:t>http://solcap.ms</w:t>
        </w:r>
        <w:r w:rsidRPr="008B73C8">
          <w:rPr>
            <w:rStyle w:val="Hyperlink"/>
          </w:rPr>
          <w:t>u</w:t>
        </w:r>
        <w:r w:rsidRPr="008B73C8">
          <w:rPr>
            <w:rStyle w:val="Hyperlink"/>
          </w:rPr>
          <w:t>.edu/publications.shtml</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D961A" w15:done="0"/>
  <w15:commentEx w15:paraId="58ED0BF2" w15:done="0"/>
  <w15:commentEx w15:paraId="392A05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7D961A" w16cid:durableId="1E8453BD"/>
  <w16cid:commentId w16cid:paraId="58ED0BF2" w16cid:durableId="1E776B70"/>
  <w16cid:commentId w16cid:paraId="392A05AC" w16cid:durableId="1E9C1C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6D068" w14:textId="77777777" w:rsidR="00D417ED" w:rsidRDefault="00D417ED" w:rsidP="00B770AF">
      <w:r>
        <w:separator/>
      </w:r>
    </w:p>
  </w:endnote>
  <w:endnote w:type="continuationSeparator" w:id="0">
    <w:p w14:paraId="52BD3B30" w14:textId="77777777" w:rsidR="00D417ED" w:rsidRDefault="00D417ED"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2B079C77" w:rsidR="0053312D" w:rsidRDefault="0053312D">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2A87802D" w14:textId="77777777" w:rsidR="0053312D" w:rsidRDefault="005331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391A5" w14:textId="77777777" w:rsidR="00D417ED" w:rsidRDefault="00D417ED" w:rsidP="00B770AF">
      <w:r>
        <w:separator/>
      </w:r>
    </w:p>
  </w:footnote>
  <w:footnote w:type="continuationSeparator" w:id="0">
    <w:p w14:paraId="5288E6FB" w14:textId="77777777" w:rsidR="00D417ED" w:rsidRDefault="00D417ED"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6149"/>
    <w:rsid w:val="0005618A"/>
    <w:rsid w:val="0005656C"/>
    <w:rsid w:val="00062A83"/>
    <w:rsid w:val="00063A14"/>
    <w:rsid w:val="000666E8"/>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923E8"/>
    <w:rsid w:val="00194896"/>
    <w:rsid w:val="00194A40"/>
    <w:rsid w:val="00196E78"/>
    <w:rsid w:val="00197A11"/>
    <w:rsid w:val="001A4719"/>
    <w:rsid w:val="001A47DC"/>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3E05"/>
    <w:rsid w:val="001F46F8"/>
    <w:rsid w:val="001F4FA6"/>
    <w:rsid w:val="00200F30"/>
    <w:rsid w:val="00201913"/>
    <w:rsid w:val="00205DCE"/>
    <w:rsid w:val="002070FC"/>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18B"/>
    <w:rsid w:val="002B2629"/>
    <w:rsid w:val="002B35B9"/>
    <w:rsid w:val="002C1157"/>
    <w:rsid w:val="002C1318"/>
    <w:rsid w:val="002C63EB"/>
    <w:rsid w:val="002C6CAE"/>
    <w:rsid w:val="002D1B0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AE7"/>
    <w:rsid w:val="00461EBF"/>
    <w:rsid w:val="00463E6F"/>
    <w:rsid w:val="00471076"/>
    <w:rsid w:val="00473114"/>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B451C"/>
    <w:rsid w:val="004B7A8C"/>
    <w:rsid w:val="004B7C6E"/>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10B7F"/>
    <w:rsid w:val="0051158A"/>
    <w:rsid w:val="0051168B"/>
    <w:rsid w:val="005158C1"/>
    <w:rsid w:val="00517AFA"/>
    <w:rsid w:val="00520E5A"/>
    <w:rsid w:val="00522C45"/>
    <w:rsid w:val="00527A5D"/>
    <w:rsid w:val="00530DA9"/>
    <w:rsid w:val="00532EBA"/>
    <w:rsid w:val="0053312D"/>
    <w:rsid w:val="005339D5"/>
    <w:rsid w:val="00533C07"/>
    <w:rsid w:val="00533C2A"/>
    <w:rsid w:val="00534732"/>
    <w:rsid w:val="005352C3"/>
    <w:rsid w:val="00535F6E"/>
    <w:rsid w:val="005370B1"/>
    <w:rsid w:val="0054317F"/>
    <w:rsid w:val="00543D88"/>
    <w:rsid w:val="00545305"/>
    <w:rsid w:val="005515BD"/>
    <w:rsid w:val="005533EE"/>
    <w:rsid w:val="005538FD"/>
    <w:rsid w:val="00553BDC"/>
    <w:rsid w:val="00554F23"/>
    <w:rsid w:val="00556634"/>
    <w:rsid w:val="0055730F"/>
    <w:rsid w:val="005602D8"/>
    <w:rsid w:val="00561797"/>
    <w:rsid w:val="00561E35"/>
    <w:rsid w:val="005639F2"/>
    <w:rsid w:val="00565BF2"/>
    <w:rsid w:val="005665ED"/>
    <w:rsid w:val="00566D60"/>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FB6"/>
    <w:rsid w:val="006B4DBC"/>
    <w:rsid w:val="006B5011"/>
    <w:rsid w:val="006B54EE"/>
    <w:rsid w:val="006B6D32"/>
    <w:rsid w:val="006B7D97"/>
    <w:rsid w:val="006C1C31"/>
    <w:rsid w:val="006C499C"/>
    <w:rsid w:val="006C7FE0"/>
    <w:rsid w:val="006D3CB6"/>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91A"/>
    <w:rsid w:val="007A1D3B"/>
    <w:rsid w:val="007A2D52"/>
    <w:rsid w:val="007A414F"/>
    <w:rsid w:val="007A4628"/>
    <w:rsid w:val="007A744C"/>
    <w:rsid w:val="007A7AF3"/>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3FE5"/>
    <w:rsid w:val="008D4F2C"/>
    <w:rsid w:val="008D768E"/>
    <w:rsid w:val="008E5F1F"/>
    <w:rsid w:val="008E6715"/>
    <w:rsid w:val="008E68AA"/>
    <w:rsid w:val="008F3BDD"/>
    <w:rsid w:val="008F425E"/>
    <w:rsid w:val="008F47C7"/>
    <w:rsid w:val="008F65C4"/>
    <w:rsid w:val="008F7E60"/>
    <w:rsid w:val="0090670B"/>
    <w:rsid w:val="00907A4A"/>
    <w:rsid w:val="00913826"/>
    <w:rsid w:val="0091385C"/>
    <w:rsid w:val="00917199"/>
    <w:rsid w:val="00920521"/>
    <w:rsid w:val="00921B4A"/>
    <w:rsid w:val="00921C53"/>
    <w:rsid w:val="0092425F"/>
    <w:rsid w:val="00924546"/>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2599B"/>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17ED"/>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757A"/>
    <w:rsid w:val="00D67BAC"/>
    <w:rsid w:val="00D702E6"/>
    <w:rsid w:val="00D70F24"/>
    <w:rsid w:val="00D71B30"/>
    <w:rsid w:val="00D741FF"/>
    <w:rsid w:val="00D7511B"/>
    <w:rsid w:val="00D759AF"/>
    <w:rsid w:val="00D777CC"/>
    <w:rsid w:val="00D77859"/>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2AA9"/>
    <w:rsid w:val="00E33AB3"/>
    <w:rsid w:val="00E35BD9"/>
    <w:rsid w:val="00E37CED"/>
    <w:rsid w:val="00E4049F"/>
    <w:rsid w:val="00E4188C"/>
    <w:rsid w:val="00E4356C"/>
    <w:rsid w:val="00E437E9"/>
    <w:rsid w:val="00E5266A"/>
    <w:rsid w:val="00E5272B"/>
    <w:rsid w:val="00E5329A"/>
    <w:rsid w:val="00E536FD"/>
    <w:rsid w:val="00E53D12"/>
    <w:rsid w:val="00E54248"/>
    <w:rsid w:val="00E54CEE"/>
    <w:rsid w:val="00E5522B"/>
    <w:rsid w:val="00E6013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7B2"/>
    <w:rsid w:val="00ED1C13"/>
    <w:rsid w:val="00ED45DB"/>
    <w:rsid w:val="00EE114F"/>
    <w:rsid w:val="00EE3044"/>
    <w:rsid w:val="00EE40D8"/>
    <w:rsid w:val="00EE4543"/>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6D9B2663-0269-418A-A4AA-B28F30121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styleId="UnresolvedMention">
    <w:name w:val="Unresolved Mention"/>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lcap.msu.edu/publications.shtml"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microsoft.com/office/2016/09/relationships/commentsIds" Target="commentsIds.xml"/><Relationship Id="rId39" Type="http://schemas.openxmlformats.org/officeDocument/2006/relationships/image" Target="media/image29.jpeg"/><Relationship Id="rId21" Type="http://schemas.openxmlformats.org/officeDocument/2006/relationships/image" Target="media/image14.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microsoft.com/office/2011/relationships/commentsExtended" Target="commentsExtended.xml"/><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9.tiff"/><Relationship Id="rId41" Type="http://schemas.openxmlformats.org/officeDocument/2006/relationships/image" Target="media/image31.jpeg"/><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comments" Target="comments.xml"/><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18.tiff"/><Relationship Id="rId36" Type="http://schemas.openxmlformats.org/officeDocument/2006/relationships/image" Target="media/image26.jpeg"/><Relationship Id="rId49" Type="http://schemas.openxmlformats.org/officeDocument/2006/relationships/image" Target="media/image39.png"/><Relationship Id="rId57"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7.tiff"/><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png"/><Relationship Id="rId56" Type="http://schemas.openxmlformats.org/officeDocument/2006/relationships/hyperlink" Target="http://www.broadinstitute.org/" TargetMode="External"/><Relationship Id="rId8" Type="http://schemas.openxmlformats.org/officeDocument/2006/relationships/image" Target="media/image1.tiff"/><Relationship Id="rId51" Type="http://schemas.openxmlformats.org/officeDocument/2006/relationships/image" Target="media/image4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FDFE74-8C0F-408F-A3FF-C4EC02BC0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7</TotalTime>
  <Pages>52</Pages>
  <Words>18111</Words>
  <Characters>103237</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1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47</cp:revision>
  <cp:lastPrinted>2018-01-26T01:31:00Z</cp:lastPrinted>
  <dcterms:created xsi:type="dcterms:W3CDTF">2018-01-05T04:15:00Z</dcterms:created>
  <dcterms:modified xsi:type="dcterms:W3CDTF">2018-05-09T22:36:00Z</dcterms:modified>
</cp:coreProperties>
</file>